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CB895F" w14:textId="7F242F4D" w:rsidR="0026281E" w:rsidRDefault="00710066">
      <w:pPr>
        <w:rPr>
          <w:lang w:val="en-US"/>
        </w:rPr>
      </w:pPr>
      <w:bookmarkStart w:id="0" w:name="_Toc182844882"/>
      <w:r>
        <w:rPr>
          <w:noProof/>
          <w:lang w:val="en-US"/>
        </w:rPr>
        <mc:AlternateContent>
          <mc:Choice Requires="wps">
            <w:drawing>
              <wp:anchor distT="0" distB="0" distL="114300" distR="114300" simplePos="0" relativeHeight="251659264" behindDoc="0" locked="0" layoutInCell="1" allowOverlap="1" wp14:anchorId="3AC56E24" wp14:editId="3213B54D">
                <wp:simplePos x="0" y="0"/>
                <wp:positionH relativeFrom="column">
                  <wp:posOffset>1505831</wp:posOffset>
                </wp:positionH>
                <wp:positionV relativeFrom="paragraph">
                  <wp:posOffset>1270</wp:posOffset>
                </wp:positionV>
                <wp:extent cx="4019939" cy="828040"/>
                <wp:effectExtent l="0" t="0" r="0" b="0"/>
                <wp:wrapSquare wrapText="bothSides"/>
                <wp:docPr id="30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9939" cy="828040"/>
                        </a:xfrm>
                        <a:prstGeom prst="rect">
                          <a:avLst/>
                        </a:prstGeom>
                        <a:solidFill>
                          <a:schemeClr val="bg1"/>
                        </a:solidFill>
                        <a:ln w="9525">
                          <a:noFill/>
                          <a:miter lim="800000"/>
                          <a:headEnd/>
                          <a:tailEnd/>
                        </a:ln>
                      </wps:spPr>
                      <wps:txbx>
                        <w:txbxContent>
                          <w:p w14:paraId="2B5A3D2A" w14:textId="3FFDDE28" w:rsidR="0026281E" w:rsidRPr="00B55635" w:rsidRDefault="00710066" w:rsidP="0026281E">
                            <w:pPr>
                              <w:spacing w:after="60" w:line="240" w:lineRule="atLeast"/>
                              <w:rPr>
                                <w:b/>
                                <w:sz w:val="28"/>
                                <w:szCs w:val="32"/>
                              </w:rPr>
                            </w:pPr>
                            <w:r>
                              <w:rPr>
                                <w:b/>
                                <w:sz w:val="28"/>
                                <w:szCs w:val="32"/>
                              </w:rPr>
                              <w:t>Budapesti Corvinus Egyetem</w:t>
                            </w:r>
                          </w:p>
                          <w:p w14:paraId="3FE94029" w14:textId="0EA6010D" w:rsidR="0026281E" w:rsidRPr="00B55635" w:rsidRDefault="00710066" w:rsidP="0026281E">
                            <w:pPr>
                              <w:spacing w:after="60" w:line="240" w:lineRule="atLeast"/>
                              <w:rPr>
                                <w:sz w:val="28"/>
                                <w:szCs w:val="32"/>
                              </w:rPr>
                            </w:pPr>
                            <w:r>
                              <w:rPr>
                                <w:sz w:val="28"/>
                                <w:szCs w:val="32"/>
                              </w:rPr>
                              <w:t xml:space="preserve">Szakdolgozat Projekt </w:t>
                            </w:r>
                            <w:r w:rsidR="0026281E" w:rsidRPr="00B55635">
                              <w:rPr>
                                <w:sz w:val="28"/>
                                <w:szCs w:val="32"/>
                              </w:rPr>
                              <w:t xml:space="preserve"> dolgozat</w:t>
                            </w:r>
                          </w:p>
                          <w:p w14:paraId="724F3ECE" w14:textId="57A3CFDE" w:rsidR="0026281E" w:rsidRPr="00B55635" w:rsidRDefault="0026281E" w:rsidP="0026281E">
                            <w:pPr>
                              <w:spacing w:after="60" w:line="240" w:lineRule="atLeast"/>
                              <w:rPr>
                                <w:sz w:val="28"/>
                                <w:szCs w:val="32"/>
                              </w:rPr>
                            </w:pPr>
                            <w:r w:rsidRPr="00B55635">
                              <w:rPr>
                                <w:sz w:val="28"/>
                                <w:szCs w:val="32"/>
                              </w:rPr>
                              <w:t>2020/21/tavasz</w:t>
                            </w:r>
                          </w:p>
                        </w:txbxContent>
                      </wps:txbx>
                      <wps:bodyPr rot="0" vert="horz" wrap="square" lIns="91440" tIns="45720" rIns="91440" bIns="45720" anchor="t" anchorCtr="0">
                        <a:spAutoFit/>
                      </wps:bodyPr>
                    </wps:wsp>
                  </a:graphicData>
                </a:graphic>
              </wp:anchor>
            </w:drawing>
          </mc:Choice>
          <mc:Fallback>
            <w:pict>
              <v:shapetype w14:anchorId="3AC56E24" id="_x0000_t202" coordsize="21600,21600" o:spt="202" path="m,l,21600r21600,l21600,xe">
                <v:stroke joinstyle="miter"/>
                <v:path gradientshapeok="t" o:connecttype="rect"/>
              </v:shapetype>
              <v:shape id="Szövegdoboz 2" o:spid="_x0000_s1026" type="#_x0000_t202" style="position:absolute;margin-left:118.55pt;margin-top:.1pt;width:316.55pt;height:65.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" fillcolor="white [3212]" stroked="f">
                <v:textbox style="mso-fit-shape-to-text:t">
                  <w:txbxContent>
                    <w:p w14:paraId="2B5A3D2A" w14:textId="3FFDDE28" w:rsidR="0026281E" w:rsidRPr="00B55635" w:rsidRDefault="00710066" w:rsidP="0026281E">
                      <w:pPr>
                        <w:spacing w:after="60" w:line="240" w:lineRule="atLeast"/>
                        <w:rPr>
                          <w:b/>
                          <w:sz w:val="28"/>
                          <w:szCs w:val="32"/>
                        </w:rPr>
                      </w:pPr>
                      <w:r>
                        <w:rPr>
                          <w:b/>
                          <w:sz w:val="28"/>
                          <w:szCs w:val="32"/>
                        </w:rPr>
                        <w:t>Budapesti Corvinus Egyetem</w:t>
                      </w:r>
                    </w:p>
                    <w:p w14:paraId="3FE94029" w14:textId="0EA6010D" w:rsidR="0026281E" w:rsidRPr="00B55635" w:rsidRDefault="00710066" w:rsidP="0026281E">
                      <w:pPr>
                        <w:spacing w:after="60" w:line="240" w:lineRule="atLeast"/>
                        <w:rPr>
                          <w:sz w:val="28"/>
                          <w:szCs w:val="32"/>
                        </w:rPr>
                      </w:pPr>
                      <w:r>
                        <w:rPr>
                          <w:sz w:val="28"/>
                          <w:szCs w:val="32"/>
                        </w:rPr>
                        <w:t xml:space="preserve">Szakdolgozat Projekt </w:t>
                      </w:r>
                      <w:r w:rsidR="0026281E" w:rsidRPr="00B55635">
                        <w:rPr>
                          <w:sz w:val="28"/>
                          <w:szCs w:val="32"/>
                        </w:rPr>
                        <w:t xml:space="preserve"> dolgozat</w:t>
                      </w:r>
                    </w:p>
                    <w:p w14:paraId="724F3ECE" w14:textId="57A3CFDE" w:rsidR="0026281E" w:rsidRPr="00B55635" w:rsidRDefault="0026281E" w:rsidP="0026281E">
                      <w:pPr>
                        <w:spacing w:after="60" w:line="240" w:lineRule="atLeast"/>
                        <w:rPr>
                          <w:sz w:val="28"/>
                          <w:szCs w:val="32"/>
                        </w:rPr>
                      </w:pPr>
                      <w:r w:rsidRPr="00B55635">
                        <w:rPr>
                          <w:sz w:val="28"/>
                          <w:szCs w:val="32"/>
                        </w:rPr>
                        <w:t>2020/21/tavasz</w:t>
                      </w:r>
                    </w:p>
                  </w:txbxContent>
                </v:textbox>
                <w10:wrap type="square"/>
              </v:shape>
            </w:pict>
          </mc:Fallback>
        </mc:AlternateContent>
      </w:r>
    </w:p>
    <w:sdt>
      <w:sdtPr>
        <w:rPr>
          <w:lang w:val="en-US"/>
        </w:rPr>
        <w:id w:val="1736045969"/>
        <w:docPartObj>
          <w:docPartGallery w:val="Cover Pages"/>
          <w:docPartUnique/>
        </w:docPartObj>
      </w:sdtPr>
      <w:sdtEndPr/>
      <w:sdtContent>
        <w:p w14:paraId="4E80995B" w14:textId="7C93BA01" w:rsidR="00C35425" w:rsidRPr="00144E40" w:rsidRDefault="00710066">
          <w:pPr>
            <w:rPr>
              <w:lang w:val="en-US"/>
            </w:rPr>
          </w:pPr>
          <w:r>
            <w:rPr>
              <w:noProof/>
            </w:rPr>
            <w:drawing>
              <wp:inline distT="0" distB="0" distL="0" distR="0" wp14:anchorId="3F56EBE2" wp14:editId="525DD960">
                <wp:extent cx="831850" cy="831850"/>
                <wp:effectExtent l="0" t="0" r="6350" b="6350"/>
                <wp:docPr id="3" name="Picture 3" descr="Corvinus University of Budapes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vinus University of Budapest - Wikiped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1850" cy="831850"/>
                        </a:xfrm>
                        <a:prstGeom prst="rect">
                          <a:avLst/>
                        </a:prstGeom>
                        <a:noFill/>
                        <a:ln>
                          <a:noFill/>
                        </a:ln>
                      </pic:spPr>
                    </pic:pic>
                  </a:graphicData>
                </a:graphic>
              </wp:inline>
            </w:drawing>
          </w:r>
        </w:p>
        <w:p w14:paraId="2653C2EE" w14:textId="220549E0" w:rsidR="00340552" w:rsidRPr="00FF62C7" w:rsidRDefault="00710066" w:rsidP="00347F24">
          <w:pPr>
            <w:pStyle w:val="Dolgozatcm"/>
            <w:spacing w:before="2800"/>
            <w:ind w:firstLine="0"/>
          </w:pPr>
          <w:r>
            <w:t>Szakdolgozat 1. fejezet</w:t>
          </w:r>
        </w:p>
        <w:p w14:paraId="7D7B9C06" w14:textId="269963AC" w:rsidR="006C0CBF" w:rsidRPr="006C0CBF" w:rsidRDefault="00710066" w:rsidP="0072775D">
          <w:pPr>
            <w:jc w:val="center"/>
            <w:rPr>
              <w:smallCaps/>
              <w:sz w:val="32"/>
            </w:rPr>
          </w:pPr>
          <w:r>
            <w:rPr>
              <w:smallCaps/>
              <w:sz w:val="32"/>
            </w:rPr>
            <w:t>avagy az airbnb idősoros értelmezése 2015 és 2020 között</w:t>
          </w:r>
        </w:p>
        <w:p w14:paraId="27F8A108" w14:textId="54D457A7" w:rsidR="00340552" w:rsidRPr="00FF62C7" w:rsidRDefault="006C0CBF" w:rsidP="00710066">
          <w:pPr>
            <w:spacing w:before="6020"/>
            <w:ind w:left="5672"/>
            <w:rPr>
              <w:sz w:val="28"/>
              <w:szCs w:val="28"/>
            </w:rPr>
          </w:pPr>
          <w:r>
            <w:rPr>
              <w:sz w:val="28"/>
              <w:szCs w:val="28"/>
            </w:rPr>
            <w:t>K</w:t>
          </w:r>
          <w:r w:rsidR="00340552" w:rsidRPr="00FF62C7">
            <w:rPr>
              <w:sz w:val="28"/>
              <w:szCs w:val="28"/>
            </w:rPr>
            <w:t xml:space="preserve">észítette: </w:t>
          </w:r>
          <w:r w:rsidR="00710066">
            <w:rPr>
              <w:sz w:val="32"/>
              <w:szCs w:val="32"/>
            </w:rPr>
            <w:t>Meleg András</w:t>
          </w:r>
        </w:p>
        <w:p w14:paraId="0846845B" w14:textId="3482B7BD" w:rsidR="00340552" w:rsidRDefault="00710066" w:rsidP="00710066">
          <w:pPr>
            <w:ind w:left="5672"/>
            <w:rPr>
              <w:sz w:val="28"/>
              <w:szCs w:val="28"/>
            </w:rPr>
          </w:pPr>
          <w:r>
            <w:rPr>
              <w:i/>
              <w:sz w:val="28"/>
              <w:szCs w:val="28"/>
            </w:rPr>
            <w:t xml:space="preserve">Projekt 1 </w:t>
          </w:r>
          <w:r w:rsidR="00340552" w:rsidRPr="00FF62C7">
            <w:rPr>
              <w:sz w:val="28"/>
              <w:szCs w:val="28"/>
            </w:rPr>
            <w:t xml:space="preserve"> kurzus</w:t>
          </w:r>
        </w:p>
        <w:p w14:paraId="511CF120" w14:textId="5E5B2CFE" w:rsidR="00710066" w:rsidRPr="003651D9" w:rsidRDefault="004A7237" w:rsidP="00710066">
          <w:pPr>
            <w:ind w:left="5672"/>
          </w:pPr>
          <w:r>
            <w:rPr>
              <w:sz w:val="28"/>
              <w:szCs w:val="28"/>
            </w:rPr>
            <w:t xml:space="preserve">Oktató: </w:t>
          </w:r>
          <w:bookmarkEnd w:id="0"/>
          <w:r w:rsidR="00710066">
            <w:rPr>
              <w:sz w:val="28"/>
              <w:szCs w:val="28"/>
            </w:rPr>
            <w:t>Sándor Máté Csaba</w:t>
          </w:r>
        </w:p>
      </w:sdtContent>
    </w:sdt>
    <w:p w14:paraId="7106A0C6" w14:textId="358F2F78" w:rsidR="00A56A0B" w:rsidRPr="00710066" w:rsidRDefault="00A56A0B" w:rsidP="00710066">
      <w:pPr>
        <w:ind w:left="5672"/>
        <w:rPr>
          <w:sz w:val="28"/>
          <w:szCs w:val="28"/>
        </w:rPr>
      </w:pPr>
      <w:r w:rsidRPr="00347F24">
        <w:br w:type="page"/>
      </w:r>
    </w:p>
    <w:p w14:paraId="2652C89D" w14:textId="77777777" w:rsidR="00B758A8" w:rsidRPr="005C2676" w:rsidRDefault="00340552" w:rsidP="00E302CA">
      <w:pPr>
        <w:pStyle w:val="Absztraktsjegyzkek"/>
      </w:pPr>
      <w:bookmarkStart w:id="1" w:name="_Toc436325671"/>
      <w:r w:rsidRPr="005C2676">
        <w:lastRenderedPageBreak/>
        <w:t>Tartalomjegyzék</w:t>
      </w:r>
      <w:bookmarkEnd w:id="1"/>
    </w:p>
    <w:sdt>
      <w:sdtPr>
        <w:rPr>
          <w:b w:val="0"/>
          <w:noProof w:val="0"/>
          <w:lang w:val="en-US"/>
        </w:rPr>
        <w:id w:val="410979518"/>
        <w:docPartObj>
          <w:docPartGallery w:val="Table of Contents"/>
          <w:docPartUnique/>
        </w:docPartObj>
      </w:sdtPr>
      <w:sdtEndPr>
        <w:rPr>
          <w:b/>
          <w:bCs/>
          <w:noProof/>
        </w:rPr>
      </w:sdtEndPr>
      <w:sdtContent>
        <w:p w14:paraId="1DED7E6C" w14:textId="2C2346CC" w:rsidR="00147D7A" w:rsidRDefault="003571E4">
          <w:pPr>
            <w:pStyle w:val="TOC1"/>
            <w:tabs>
              <w:tab w:val="left" w:pos="480"/>
            </w:tabs>
            <w:rPr>
              <w:rFonts w:asciiTheme="minorHAnsi" w:eastAsiaTheme="minorEastAsia" w:hAnsiTheme="minorHAnsi" w:cstheme="minorBidi"/>
              <w:b w:val="0"/>
              <w:sz w:val="22"/>
              <w:szCs w:val="22"/>
              <w:lang w:val="en-AU" w:eastAsia="en-AU"/>
            </w:rPr>
          </w:pPr>
          <w:r w:rsidRPr="00144E40">
            <w:rPr>
              <w:rFonts w:asciiTheme="majorHAnsi" w:eastAsiaTheme="majorEastAsia" w:hAnsiTheme="majorHAnsi" w:cstheme="majorBidi"/>
              <w:b w:val="0"/>
              <w:color w:val="365F91" w:themeColor="accent1" w:themeShade="BF"/>
              <w:sz w:val="32"/>
              <w:szCs w:val="32"/>
              <w:lang w:val="en-US"/>
            </w:rPr>
            <w:fldChar w:fldCharType="begin"/>
          </w:r>
          <w:r w:rsidRPr="00144E40">
            <w:rPr>
              <w:lang w:val="en-US"/>
            </w:rPr>
            <w:instrText xml:space="preserve"> TOC \o "1-3" \h \z \u </w:instrText>
          </w:r>
          <w:r w:rsidRPr="00144E40">
            <w:rPr>
              <w:rFonts w:asciiTheme="majorHAnsi" w:eastAsiaTheme="majorEastAsia" w:hAnsiTheme="majorHAnsi" w:cstheme="majorBidi"/>
              <w:b w:val="0"/>
              <w:color w:val="365F91" w:themeColor="accent1" w:themeShade="BF"/>
              <w:sz w:val="32"/>
              <w:szCs w:val="32"/>
              <w:lang w:val="en-US"/>
            </w:rPr>
            <w:fldChar w:fldCharType="separate"/>
          </w:r>
          <w:hyperlink w:anchor="_Toc74514332" w:history="1">
            <w:r w:rsidR="00147D7A" w:rsidRPr="00D16942">
              <w:rPr>
                <w:rStyle w:val="Hyperlink"/>
              </w:rPr>
              <w:t>1.</w:t>
            </w:r>
            <w:r w:rsidR="00147D7A">
              <w:rPr>
                <w:rFonts w:asciiTheme="minorHAnsi" w:eastAsiaTheme="minorEastAsia" w:hAnsiTheme="minorHAnsi" w:cstheme="minorBidi"/>
                <w:b w:val="0"/>
                <w:sz w:val="22"/>
                <w:szCs w:val="22"/>
                <w:lang w:val="en-AU" w:eastAsia="en-AU"/>
              </w:rPr>
              <w:tab/>
            </w:r>
            <w:r w:rsidR="00147D7A" w:rsidRPr="00D16942">
              <w:rPr>
                <w:rStyle w:val="Hyperlink"/>
              </w:rPr>
              <w:t>Elméleti áttekintés</w:t>
            </w:r>
            <w:r w:rsidR="00147D7A">
              <w:rPr>
                <w:webHidden/>
              </w:rPr>
              <w:tab/>
            </w:r>
            <w:r w:rsidR="00147D7A">
              <w:rPr>
                <w:webHidden/>
              </w:rPr>
              <w:fldChar w:fldCharType="begin"/>
            </w:r>
            <w:r w:rsidR="00147D7A">
              <w:rPr>
                <w:webHidden/>
              </w:rPr>
              <w:instrText xml:space="preserve"> PAGEREF _Toc74514332 \h </w:instrText>
            </w:r>
            <w:r w:rsidR="00147D7A">
              <w:rPr>
                <w:webHidden/>
              </w:rPr>
            </w:r>
            <w:r w:rsidR="00147D7A">
              <w:rPr>
                <w:webHidden/>
              </w:rPr>
              <w:fldChar w:fldCharType="separate"/>
            </w:r>
            <w:r w:rsidR="00381C56">
              <w:rPr>
                <w:webHidden/>
              </w:rPr>
              <w:t>3</w:t>
            </w:r>
            <w:r w:rsidR="00147D7A">
              <w:rPr>
                <w:webHidden/>
              </w:rPr>
              <w:fldChar w:fldCharType="end"/>
            </w:r>
          </w:hyperlink>
        </w:p>
        <w:p w14:paraId="3B17AC62" w14:textId="7B73A909" w:rsidR="00147D7A" w:rsidRDefault="00147D7A">
          <w:pPr>
            <w:pStyle w:val="TOC1"/>
            <w:tabs>
              <w:tab w:val="left" w:pos="480"/>
            </w:tabs>
            <w:rPr>
              <w:rFonts w:asciiTheme="minorHAnsi" w:eastAsiaTheme="minorEastAsia" w:hAnsiTheme="minorHAnsi" w:cstheme="minorBidi"/>
              <w:b w:val="0"/>
              <w:sz w:val="22"/>
              <w:szCs w:val="22"/>
              <w:lang w:val="en-AU" w:eastAsia="en-AU"/>
            </w:rPr>
          </w:pPr>
          <w:hyperlink w:anchor="_Toc74514333" w:history="1">
            <w:r w:rsidRPr="00D16942">
              <w:rPr>
                <w:rStyle w:val="Hyperlink"/>
              </w:rPr>
              <w:t>2.</w:t>
            </w:r>
            <w:r>
              <w:rPr>
                <w:rFonts w:asciiTheme="minorHAnsi" w:eastAsiaTheme="minorEastAsia" w:hAnsiTheme="minorHAnsi" w:cstheme="minorBidi"/>
                <w:b w:val="0"/>
                <w:sz w:val="22"/>
                <w:szCs w:val="22"/>
                <w:lang w:val="en-AU" w:eastAsia="en-AU"/>
              </w:rPr>
              <w:tab/>
            </w:r>
            <w:r w:rsidRPr="00D16942">
              <w:rPr>
                <w:rStyle w:val="Hyperlink"/>
              </w:rPr>
              <w:t>Adatok elemzéshez való előkészítése</w:t>
            </w:r>
            <w:r>
              <w:rPr>
                <w:webHidden/>
              </w:rPr>
              <w:tab/>
            </w:r>
            <w:r>
              <w:rPr>
                <w:webHidden/>
              </w:rPr>
              <w:fldChar w:fldCharType="begin"/>
            </w:r>
            <w:r>
              <w:rPr>
                <w:webHidden/>
              </w:rPr>
              <w:instrText xml:space="preserve"> PAGEREF _Toc74514333 \h </w:instrText>
            </w:r>
            <w:r>
              <w:rPr>
                <w:webHidden/>
              </w:rPr>
            </w:r>
            <w:r>
              <w:rPr>
                <w:webHidden/>
              </w:rPr>
              <w:fldChar w:fldCharType="separate"/>
            </w:r>
            <w:r w:rsidR="00381C56">
              <w:rPr>
                <w:webHidden/>
              </w:rPr>
              <w:t>4</w:t>
            </w:r>
            <w:r>
              <w:rPr>
                <w:webHidden/>
              </w:rPr>
              <w:fldChar w:fldCharType="end"/>
            </w:r>
          </w:hyperlink>
        </w:p>
        <w:p w14:paraId="163CF974" w14:textId="76A79627" w:rsidR="00147D7A" w:rsidRDefault="00147D7A">
          <w:pPr>
            <w:pStyle w:val="TOC2"/>
            <w:rPr>
              <w:rFonts w:asciiTheme="minorHAnsi" w:eastAsiaTheme="minorEastAsia" w:hAnsiTheme="minorHAnsi" w:cstheme="minorBidi"/>
              <w:noProof/>
              <w:sz w:val="22"/>
              <w:szCs w:val="22"/>
              <w:lang w:val="en-AU" w:eastAsia="en-AU"/>
            </w:rPr>
          </w:pPr>
          <w:hyperlink w:anchor="_Toc74514334" w:history="1">
            <w:r w:rsidRPr="00D16942">
              <w:rPr>
                <w:rStyle w:val="Hyperlink"/>
                <w:noProof/>
              </w:rPr>
              <w:t>Adatok áttekintése, vizsgálata</w:t>
            </w:r>
            <w:r>
              <w:rPr>
                <w:noProof/>
                <w:webHidden/>
              </w:rPr>
              <w:tab/>
            </w:r>
            <w:r>
              <w:rPr>
                <w:noProof/>
                <w:webHidden/>
              </w:rPr>
              <w:fldChar w:fldCharType="begin"/>
            </w:r>
            <w:r>
              <w:rPr>
                <w:noProof/>
                <w:webHidden/>
              </w:rPr>
              <w:instrText xml:space="preserve"> PAGEREF _Toc74514334 \h </w:instrText>
            </w:r>
            <w:r>
              <w:rPr>
                <w:noProof/>
                <w:webHidden/>
              </w:rPr>
            </w:r>
            <w:r>
              <w:rPr>
                <w:noProof/>
                <w:webHidden/>
              </w:rPr>
              <w:fldChar w:fldCharType="separate"/>
            </w:r>
            <w:r w:rsidR="00381C56">
              <w:rPr>
                <w:noProof/>
                <w:webHidden/>
              </w:rPr>
              <w:t>5</w:t>
            </w:r>
            <w:r>
              <w:rPr>
                <w:noProof/>
                <w:webHidden/>
              </w:rPr>
              <w:fldChar w:fldCharType="end"/>
            </w:r>
          </w:hyperlink>
        </w:p>
        <w:p w14:paraId="3C3AA66A" w14:textId="0933F966" w:rsidR="00147D7A" w:rsidRDefault="00147D7A">
          <w:pPr>
            <w:pStyle w:val="TOC2"/>
            <w:rPr>
              <w:rFonts w:asciiTheme="minorHAnsi" w:eastAsiaTheme="minorEastAsia" w:hAnsiTheme="minorHAnsi" w:cstheme="minorBidi"/>
              <w:noProof/>
              <w:sz w:val="22"/>
              <w:szCs w:val="22"/>
              <w:lang w:val="en-AU" w:eastAsia="en-AU"/>
            </w:rPr>
          </w:pPr>
          <w:hyperlink w:anchor="_Toc74514335" w:history="1">
            <w:r w:rsidRPr="00D16942">
              <w:rPr>
                <w:rStyle w:val="Hyperlink"/>
                <w:bCs/>
                <w:noProof/>
              </w:rPr>
              <w:t>Scrapelés előkészítése és adatok scrapelése</w:t>
            </w:r>
            <w:r>
              <w:rPr>
                <w:noProof/>
                <w:webHidden/>
              </w:rPr>
              <w:tab/>
            </w:r>
            <w:r>
              <w:rPr>
                <w:noProof/>
                <w:webHidden/>
              </w:rPr>
              <w:fldChar w:fldCharType="begin"/>
            </w:r>
            <w:r>
              <w:rPr>
                <w:noProof/>
                <w:webHidden/>
              </w:rPr>
              <w:instrText xml:space="preserve"> PAGEREF _Toc74514335 \h </w:instrText>
            </w:r>
            <w:r>
              <w:rPr>
                <w:noProof/>
                <w:webHidden/>
              </w:rPr>
            </w:r>
            <w:r>
              <w:rPr>
                <w:noProof/>
                <w:webHidden/>
              </w:rPr>
              <w:fldChar w:fldCharType="separate"/>
            </w:r>
            <w:r w:rsidR="00381C56">
              <w:rPr>
                <w:noProof/>
                <w:webHidden/>
              </w:rPr>
              <w:t>5</w:t>
            </w:r>
            <w:r>
              <w:rPr>
                <w:noProof/>
                <w:webHidden/>
              </w:rPr>
              <w:fldChar w:fldCharType="end"/>
            </w:r>
          </w:hyperlink>
        </w:p>
        <w:p w14:paraId="310F1117" w14:textId="7C7F52C1" w:rsidR="00147D7A" w:rsidRDefault="00147D7A">
          <w:pPr>
            <w:pStyle w:val="TOC2"/>
            <w:rPr>
              <w:rFonts w:asciiTheme="minorHAnsi" w:eastAsiaTheme="minorEastAsia" w:hAnsiTheme="minorHAnsi" w:cstheme="minorBidi"/>
              <w:noProof/>
              <w:sz w:val="22"/>
              <w:szCs w:val="22"/>
              <w:lang w:val="en-AU" w:eastAsia="en-AU"/>
            </w:rPr>
          </w:pPr>
          <w:hyperlink w:anchor="_Toc74514336" w:history="1">
            <w:r w:rsidRPr="00D16942">
              <w:rPr>
                <w:rStyle w:val="Hyperlink"/>
                <w:noProof/>
              </w:rPr>
              <w:t>Kereszttáblás adatok kezeléséhez szükséges függvényműveletek előkészítése, és kereszttáblás adatokon a függvénytranszformációk végrehajtása</w:t>
            </w:r>
            <w:r>
              <w:rPr>
                <w:noProof/>
                <w:webHidden/>
              </w:rPr>
              <w:tab/>
            </w:r>
            <w:r>
              <w:rPr>
                <w:noProof/>
                <w:webHidden/>
              </w:rPr>
              <w:fldChar w:fldCharType="begin"/>
            </w:r>
            <w:r>
              <w:rPr>
                <w:noProof/>
                <w:webHidden/>
              </w:rPr>
              <w:instrText xml:space="preserve"> PAGEREF _Toc74514336 \h </w:instrText>
            </w:r>
            <w:r>
              <w:rPr>
                <w:noProof/>
                <w:webHidden/>
              </w:rPr>
            </w:r>
            <w:r>
              <w:rPr>
                <w:noProof/>
                <w:webHidden/>
              </w:rPr>
              <w:fldChar w:fldCharType="separate"/>
            </w:r>
            <w:r w:rsidR="00381C56">
              <w:rPr>
                <w:noProof/>
                <w:webHidden/>
              </w:rPr>
              <w:t>5</w:t>
            </w:r>
            <w:r>
              <w:rPr>
                <w:noProof/>
                <w:webHidden/>
              </w:rPr>
              <w:fldChar w:fldCharType="end"/>
            </w:r>
          </w:hyperlink>
        </w:p>
        <w:p w14:paraId="2A0F7E5E" w14:textId="1F6CF825" w:rsidR="00147D7A" w:rsidRDefault="00147D7A">
          <w:pPr>
            <w:pStyle w:val="TOC1"/>
            <w:tabs>
              <w:tab w:val="left" w:pos="480"/>
            </w:tabs>
            <w:rPr>
              <w:rFonts w:asciiTheme="minorHAnsi" w:eastAsiaTheme="minorEastAsia" w:hAnsiTheme="minorHAnsi" w:cstheme="minorBidi"/>
              <w:b w:val="0"/>
              <w:sz w:val="22"/>
              <w:szCs w:val="22"/>
              <w:lang w:val="en-AU" w:eastAsia="en-AU"/>
            </w:rPr>
          </w:pPr>
          <w:hyperlink w:anchor="_Toc74514337" w:history="1">
            <w:r w:rsidRPr="00D16942">
              <w:rPr>
                <w:rStyle w:val="Hyperlink"/>
              </w:rPr>
              <w:t>3.</w:t>
            </w:r>
            <w:r>
              <w:rPr>
                <w:rFonts w:asciiTheme="minorHAnsi" w:eastAsiaTheme="minorEastAsia" w:hAnsiTheme="minorHAnsi" w:cstheme="minorBidi"/>
                <w:b w:val="0"/>
                <w:sz w:val="22"/>
                <w:szCs w:val="22"/>
                <w:lang w:val="en-AU" w:eastAsia="en-AU"/>
              </w:rPr>
              <w:tab/>
            </w:r>
            <w:r w:rsidRPr="00D16942">
              <w:rPr>
                <w:rStyle w:val="Hyperlink"/>
              </w:rPr>
              <w:t>Adatok elemzése és diszkusszió</w:t>
            </w:r>
            <w:r>
              <w:rPr>
                <w:webHidden/>
              </w:rPr>
              <w:tab/>
            </w:r>
            <w:r>
              <w:rPr>
                <w:webHidden/>
              </w:rPr>
              <w:fldChar w:fldCharType="begin"/>
            </w:r>
            <w:r>
              <w:rPr>
                <w:webHidden/>
              </w:rPr>
              <w:instrText xml:space="preserve"> PAGEREF _Toc74514337 \h </w:instrText>
            </w:r>
            <w:r>
              <w:rPr>
                <w:webHidden/>
              </w:rPr>
            </w:r>
            <w:r>
              <w:rPr>
                <w:webHidden/>
              </w:rPr>
              <w:fldChar w:fldCharType="separate"/>
            </w:r>
            <w:r w:rsidR="00381C56">
              <w:rPr>
                <w:webHidden/>
              </w:rPr>
              <w:t>6</w:t>
            </w:r>
            <w:r>
              <w:rPr>
                <w:webHidden/>
              </w:rPr>
              <w:fldChar w:fldCharType="end"/>
            </w:r>
          </w:hyperlink>
        </w:p>
        <w:p w14:paraId="2F6F9BEA" w14:textId="4EB0DB46" w:rsidR="00147D7A" w:rsidRDefault="00147D7A">
          <w:pPr>
            <w:pStyle w:val="TOC2"/>
            <w:rPr>
              <w:rFonts w:asciiTheme="minorHAnsi" w:eastAsiaTheme="minorEastAsia" w:hAnsiTheme="minorHAnsi" w:cstheme="minorBidi"/>
              <w:noProof/>
              <w:sz w:val="22"/>
              <w:szCs w:val="22"/>
              <w:lang w:val="en-AU" w:eastAsia="en-AU"/>
            </w:rPr>
          </w:pPr>
          <w:hyperlink w:anchor="_Toc74514338" w:history="1">
            <w:r w:rsidRPr="00D16942">
              <w:rPr>
                <w:rStyle w:val="Hyperlink"/>
                <w:noProof/>
              </w:rPr>
              <w:t>H0: Létezik szezonális periodicitás:</w:t>
            </w:r>
            <w:r>
              <w:rPr>
                <w:noProof/>
                <w:webHidden/>
              </w:rPr>
              <w:tab/>
            </w:r>
            <w:r>
              <w:rPr>
                <w:noProof/>
                <w:webHidden/>
              </w:rPr>
              <w:fldChar w:fldCharType="begin"/>
            </w:r>
            <w:r>
              <w:rPr>
                <w:noProof/>
                <w:webHidden/>
              </w:rPr>
              <w:instrText xml:space="preserve"> PAGEREF _Toc74514338 \h </w:instrText>
            </w:r>
            <w:r>
              <w:rPr>
                <w:noProof/>
                <w:webHidden/>
              </w:rPr>
            </w:r>
            <w:r>
              <w:rPr>
                <w:noProof/>
                <w:webHidden/>
              </w:rPr>
              <w:fldChar w:fldCharType="separate"/>
            </w:r>
            <w:r w:rsidR="00381C56">
              <w:rPr>
                <w:noProof/>
                <w:webHidden/>
              </w:rPr>
              <w:t>6</w:t>
            </w:r>
            <w:r>
              <w:rPr>
                <w:noProof/>
                <w:webHidden/>
              </w:rPr>
              <w:fldChar w:fldCharType="end"/>
            </w:r>
          </w:hyperlink>
        </w:p>
        <w:p w14:paraId="67BD2996" w14:textId="2A4008A5" w:rsidR="00147D7A" w:rsidRDefault="00147D7A">
          <w:pPr>
            <w:pStyle w:val="TOC2"/>
            <w:rPr>
              <w:rFonts w:asciiTheme="minorHAnsi" w:eastAsiaTheme="minorEastAsia" w:hAnsiTheme="minorHAnsi" w:cstheme="minorBidi"/>
              <w:noProof/>
              <w:sz w:val="22"/>
              <w:szCs w:val="22"/>
              <w:lang w:val="en-AU" w:eastAsia="en-AU"/>
            </w:rPr>
          </w:pPr>
          <w:hyperlink w:anchor="_Toc74514339" w:history="1">
            <w:r w:rsidRPr="00D16942">
              <w:rPr>
                <w:rStyle w:val="Hyperlink"/>
                <w:noProof/>
              </w:rPr>
              <w:t>H1: az olcsóbb szállások kínálata lassabban követi az árak emelkedését, mint a drágább szállásoké:</w:t>
            </w:r>
            <w:r>
              <w:rPr>
                <w:noProof/>
                <w:webHidden/>
              </w:rPr>
              <w:tab/>
            </w:r>
            <w:r>
              <w:rPr>
                <w:noProof/>
                <w:webHidden/>
              </w:rPr>
              <w:fldChar w:fldCharType="begin"/>
            </w:r>
            <w:r>
              <w:rPr>
                <w:noProof/>
                <w:webHidden/>
              </w:rPr>
              <w:instrText xml:space="preserve"> PAGEREF _Toc74514339 \h </w:instrText>
            </w:r>
            <w:r>
              <w:rPr>
                <w:noProof/>
                <w:webHidden/>
              </w:rPr>
            </w:r>
            <w:r>
              <w:rPr>
                <w:noProof/>
                <w:webHidden/>
              </w:rPr>
              <w:fldChar w:fldCharType="separate"/>
            </w:r>
            <w:r w:rsidR="00381C56">
              <w:rPr>
                <w:noProof/>
                <w:webHidden/>
              </w:rPr>
              <w:t>6</w:t>
            </w:r>
            <w:r>
              <w:rPr>
                <w:noProof/>
                <w:webHidden/>
              </w:rPr>
              <w:fldChar w:fldCharType="end"/>
            </w:r>
          </w:hyperlink>
        </w:p>
        <w:p w14:paraId="5EF14791" w14:textId="71AFA8EB" w:rsidR="00147D7A" w:rsidRDefault="00147D7A">
          <w:pPr>
            <w:pStyle w:val="TOC2"/>
            <w:rPr>
              <w:rFonts w:asciiTheme="minorHAnsi" w:eastAsiaTheme="minorEastAsia" w:hAnsiTheme="minorHAnsi" w:cstheme="minorBidi"/>
              <w:noProof/>
              <w:sz w:val="22"/>
              <w:szCs w:val="22"/>
              <w:lang w:val="en-AU" w:eastAsia="en-AU"/>
            </w:rPr>
          </w:pPr>
          <w:hyperlink w:anchor="_Toc74514340" w:history="1">
            <w:r w:rsidRPr="00D16942">
              <w:rPr>
                <w:rStyle w:val="Hyperlink"/>
                <w:noProof/>
              </w:rPr>
              <w:t>H2: A „szezonban” több single-host adja drágábban a lakását:</w:t>
            </w:r>
            <w:r>
              <w:rPr>
                <w:noProof/>
                <w:webHidden/>
              </w:rPr>
              <w:tab/>
            </w:r>
            <w:r>
              <w:rPr>
                <w:noProof/>
                <w:webHidden/>
              </w:rPr>
              <w:fldChar w:fldCharType="begin"/>
            </w:r>
            <w:r>
              <w:rPr>
                <w:noProof/>
                <w:webHidden/>
              </w:rPr>
              <w:instrText xml:space="preserve"> PAGEREF _Toc74514340 \h </w:instrText>
            </w:r>
            <w:r>
              <w:rPr>
                <w:noProof/>
                <w:webHidden/>
              </w:rPr>
            </w:r>
            <w:r>
              <w:rPr>
                <w:noProof/>
                <w:webHidden/>
              </w:rPr>
              <w:fldChar w:fldCharType="separate"/>
            </w:r>
            <w:r w:rsidR="00381C56">
              <w:rPr>
                <w:noProof/>
                <w:webHidden/>
              </w:rPr>
              <w:t>6</w:t>
            </w:r>
            <w:r>
              <w:rPr>
                <w:noProof/>
                <w:webHidden/>
              </w:rPr>
              <w:fldChar w:fldCharType="end"/>
            </w:r>
          </w:hyperlink>
        </w:p>
        <w:p w14:paraId="69536AFA" w14:textId="6B065BB4" w:rsidR="00147D7A" w:rsidRDefault="00147D7A">
          <w:pPr>
            <w:pStyle w:val="TOC2"/>
            <w:rPr>
              <w:rFonts w:asciiTheme="minorHAnsi" w:eastAsiaTheme="minorEastAsia" w:hAnsiTheme="minorHAnsi" w:cstheme="minorBidi"/>
              <w:noProof/>
              <w:sz w:val="22"/>
              <w:szCs w:val="22"/>
              <w:lang w:val="en-AU" w:eastAsia="en-AU"/>
            </w:rPr>
          </w:pPr>
          <w:hyperlink w:anchor="_Toc74514341" w:history="1">
            <w:r w:rsidRPr="00D16942">
              <w:rPr>
                <w:rStyle w:val="Hyperlink"/>
                <w:noProof/>
              </w:rPr>
              <w:t>Továbbfejlesztési lehetőségek:</w:t>
            </w:r>
            <w:r>
              <w:rPr>
                <w:noProof/>
                <w:webHidden/>
              </w:rPr>
              <w:tab/>
            </w:r>
            <w:r>
              <w:rPr>
                <w:noProof/>
                <w:webHidden/>
              </w:rPr>
              <w:fldChar w:fldCharType="begin"/>
            </w:r>
            <w:r>
              <w:rPr>
                <w:noProof/>
                <w:webHidden/>
              </w:rPr>
              <w:instrText xml:space="preserve"> PAGEREF _Toc74514341 \h </w:instrText>
            </w:r>
            <w:r>
              <w:rPr>
                <w:noProof/>
                <w:webHidden/>
              </w:rPr>
            </w:r>
            <w:r>
              <w:rPr>
                <w:noProof/>
                <w:webHidden/>
              </w:rPr>
              <w:fldChar w:fldCharType="separate"/>
            </w:r>
            <w:r w:rsidR="00381C56">
              <w:rPr>
                <w:noProof/>
                <w:webHidden/>
              </w:rPr>
              <w:t>7</w:t>
            </w:r>
            <w:r>
              <w:rPr>
                <w:noProof/>
                <w:webHidden/>
              </w:rPr>
              <w:fldChar w:fldCharType="end"/>
            </w:r>
          </w:hyperlink>
        </w:p>
        <w:p w14:paraId="149E0369" w14:textId="023F29D6" w:rsidR="00211E17" w:rsidRPr="00147D7A" w:rsidRDefault="00147D7A" w:rsidP="00147D7A">
          <w:pPr>
            <w:pStyle w:val="TOC1"/>
            <w:rPr>
              <w:rFonts w:asciiTheme="minorHAnsi" w:eastAsiaTheme="minorEastAsia" w:hAnsiTheme="minorHAnsi" w:cstheme="minorBidi"/>
              <w:b w:val="0"/>
              <w:sz w:val="22"/>
              <w:szCs w:val="22"/>
              <w:lang w:val="en-AU" w:eastAsia="en-AU"/>
            </w:rPr>
          </w:pPr>
          <w:hyperlink w:anchor="_Toc74514342" w:history="1">
            <w:r w:rsidRPr="00D16942">
              <w:rPr>
                <w:rStyle w:val="Hyperlink"/>
              </w:rPr>
              <w:t>Felhasznált irodalom</w:t>
            </w:r>
            <w:r>
              <w:rPr>
                <w:webHidden/>
              </w:rPr>
              <w:tab/>
            </w:r>
            <w:r>
              <w:rPr>
                <w:webHidden/>
              </w:rPr>
              <w:fldChar w:fldCharType="begin"/>
            </w:r>
            <w:r>
              <w:rPr>
                <w:webHidden/>
              </w:rPr>
              <w:instrText xml:space="preserve"> PAGEREF _Toc74514342 \h </w:instrText>
            </w:r>
            <w:r>
              <w:rPr>
                <w:webHidden/>
              </w:rPr>
            </w:r>
            <w:r>
              <w:rPr>
                <w:webHidden/>
              </w:rPr>
              <w:fldChar w:fldCharType="separate"/>
            </w:r>
            <w:r w:rsidR="00381C56">
              <w:rPr>
                <w:webHidden/>
              </w:rPr>
              <w:t>8</w:t>
            </w:r>
            <w:r>
              <w:rPr>
                <w:webHidden/>
              </w:rPr>
              <w:fldChar w:fldCharType="end"/>
            </w:r>
          </w:hyperlink>
          <w:r w:rsidR="003571E4" w:rsidRPr="00144E40">
            <w:rPr>
              <w:b w:val="0"/>
              <w:bCs/>
              <w:lang w:val="en-US"/>
            </w:rPr>
            <w:fldChar w:fldCharType="end"/>
          </w:r>
        </w:p>
      </w:sdtContent>
    </w:sdt>
    <w:p w14:paraId="37B492C0" w14:textId="612CF41E" w:rsidR="00211E17" w:rsidRPr="00211E17" w:rsidRDefault="00211E17">
      <w:pPr>
        <w:rPr>
          <w:lang w:val="en-US"/>
        </w:rPr>
      </w:pPr>
      <w:r>
        <w:br w:type="page"/>
      </w:r>
    </w:p>
    <w:p w14:paraId="00B32600" w14:textId="5AD1A505" w:rsidR="008C7D4E" w:rsidRDefault="00707C57" w:rsidP="00F26DAC">
      <w:pPr>
        <w:pStyle w:val="Heading1"/>
        <w:numPr>
          <w:ilvl w:val="0"/>
          <w:numId w:val="4"/>
        </w:numPr>
      </w:pPr>
      <w:bookmarkStart w:id="2" w:name="_Toc74514332"/>
      <w:r>
        <w:lastRenderedPageBreak/>
        <w:t>Elméleti áttekintés</w:t>
      </w:r>
      <w:bookmarkEnd w:id="2"/>
      <w:r w:rsidR="00E34A61">
        <w:t xml:space="preserve"> </w:t>
      </w:r>
    </w:p>
    <w:p w14:paraId="26EA9904" w14:textId="11C7DD56" w:rsidR="00007936" w:rsidRDefault="00007936" w:rsidP="00A73185">
      <w:pPr>
        <w:pStyle w:val="dolgozatszveg"/>
        <w:ind w:firstLine="0"/>
      </w:pPr>
      <w:r>
        <w:t xml:space="preserve">Ahhoz, hogy az Airbnb adatok elemzésekor megértsük, hogy pontosan milyen közgazdasági kérdéseket érdemes vizsálni, elengedhetetlen a tágabban vett szakirodalom átolvasása és megértése. A </w:t>
      </w:r>
      <w:r>
        <w:rPr>
          <w:i/>
          <w:iCs/>
        </w:rPr>
        <w:t>gig economy</w:t>
      </w:r>
      <w:r>
        <w:t xml:space="preserve"> egy folyamatosan fejlődő és egyre népszerűbbé váló business-forma, amelyet alapvetően a közösségiség, illetve ennek ígérete tesz a felhasználók számára népszerűvé. </w:t>
      </w:r>
      <w:r w:rsidR="00B94206">
        <w:t xml:space="preserve">Az Airbnb kutatások bibliometrikus vizsgálata azt mutatja, hogy a tudomány is hasonlóan gondolkodik erről, a legfontosabb mozgatórugói az airbnb-vel kapcsolatos kutatásoknak a bizalom, az innováció, és az elégedettség </w:t>
      </w:r>
      <w:r w:rsidR="00B94206">
        <w:fldChar w:fldCharType="begin" w:fldLock="1"/>
      </w:r>
      <w:r w:rsidR="007F6468">
        <w:instrText>ADDIN CSL_CITATION {"citationItems":[{"id":"ITEM-1","itemData":{"abstract":"The interest in the Airbnb phenomenon is represented in the fast growth of publications indexed in the Web of Science (WoS) since the research inception of this topic in 2010. However, there are no studies that analyze the incidence of this phenomenon from a bibliometric approach using WoS. Therefore, this paper aims to quantify the incidence and composition of the Airbnb phenomenon through bibliometrics taken it as a data source. To achieve this aim, the WoS statistical instruments and the bibliometric tool VOSviewer are used. The results obtained, such as the number of articles and citations per year, the main categories of these articles, the nationalities of the authors, the most productive institutions, the sources and authors in terms of publications, and the H-Core of the most cited articles, are presented. Finally, concept maps are exposed, representing the relatedness of co-authorship and co-citation among authors, as well as the co-occurrence of the keywords in the articles analyzed. Satisfaction, trust, and innovation appear as the main research lines. This paper can be useful for academics and professionals, giving them a holistic overview of the topic, identifying new research areas, or as an objective manner to literary review approaches.","author":[{"dropping-particle":"","family":"Nunez-Tabales","given":"Julia","non-dropping-particle":"","parse-names":false,"suffix":""},{"dropping-particle":"","family":"Solano-Sanchez","given":"Miguel Angel","non-dropping-particle":"","parse-names":false,"suffix":""},{"dropping-particle":"","family":"Caridad-y-Lopez-del-Rio","given":"Lorena","non-dropping-particle":"","parse-names":false,"suffix":""}],"id":"ITEM-1","issued":{"date-parts":[["2020"]]},"title":"Ten Years of Airbnb Phenomenon Research: A Bibliometric Approach","type":"thesis"},"uris":["http://www.mendeley.com/documents/?uuid=426b5d9b-a3a9-4629-bb1a-cb2e99ef6562"]}],"mendeley":{"formattedCitation":"(Nunez-Tabales et al., 2020)","plainTextFormattedCitation":"(Nunez-Tabales et al., 2020)","previouslyFormattedCitation":"(Nunez-Tabales et al., 2020)"},"properties":{"noteIndex":0},"schema":"https://github.com/citation-style-language/schema/raw/master/csl-citation.json"}</w:instrText>
      </w:r>
      <w:r w:rsidR="00B94206">
        <w:fldChar w:fldCharType="separate"/>
      </w:r>
      <w:r w:rsidR="00B94206" w:rsidRPr="00B94206">
        <w:rPr>
          <w:noProof/>
        </w:rPr>
        <w:t>(Nunez-Tabales et al., 2020)</w:t>
      </w:r>
      <w:r w:rsidR="00B94206">
        <w:fldChar w:fldCharType="end"/>
      </w:r>
      <w:r w:rsidR="00B94206">
        <w:t xml:space="preserve">. Mindenképp érdemes észrevenni ezen a ponton, hogy az előbb felsorolt három fogalom viszonylag jól kvantifikálható, és sok tudományos elmélet létezik a leírásukra, ezért rögtön megállapítható, hogy az Airbnb különösen értékes táptalaja lehet </w:t>
      </w:r>
      <w:r w:rsidR="00D54D13">
        <w:t xml:space="preserve">az </w:t>
      </w:r>
      <w:r w:rsidR="00B94206">
        <w:t>Air</w:t>
      </w:r>
      <w:r w:rsidR="00D54D13">
        <w:t>b</w:t>
      </w:r>
      <w:r w:rsidR="00B94206">
        <w:t>n</w:t>
      </w:r>
      <w:r w:rsidR="00D54D13">
        <w:t>b</w:t>
      </w:r>
      <w:r w:rsidR="00B94206">
        <w:t xml:space="preserve">-vel kapcsolatos kutatásoknak. </w:t>
      </w:r>
    </w:p>
    <w:p w14:paraId="0EBF2CC3" w14:textId="2A595626" w:rsidR="00D54D13" w:rsidRDefault="00D54D13" w:rsidP="00A73185">
      <w:pPr>
        <w:pStyle w:val="dolgozatszveg"/>
        <w:ind w:firstLine="360"/>
      </w:pPr>
      <w:r>
        <w:t xml:space="preserve">Az Airbnb-hez hasonló sharing economy modellek az elmúlt egy évben indultak jelentős fejlődésnek. Mivel ez a dolgozat egyfajta időkapszulaként íródik, remélem a rohamosan innoválódó magyar fővárosban olvasva ezeket a sorokat legalábbis megmosolyogtató lesz visszaolvasni a példákat, amik a mindennapokban körülvesznek minket éppen: a Lime rollerek, különböző gépjármű-sharing rendszerek, de tulajdonképpen a tágabban értelmezett definícióba minden olyan közgazdasági rendszert is belevehetünk, ami nem a klasszikus értelemben vett központi újraelosztási rendszerekben gondolkozik (pl. adók, állam, és segélyek rendszere), hanem arra helyezi a hangsúlyt, hogy az interneten áramló információk segítségével a különböző szolgáltatások nem egy helyen, és egy időben, permanensen birtokolva, hanem csak időlegesen használva vegyük igénybe. </w:t>
      </w:r>
      <w:r w:rsidR="00C87428">
        <w:t xml:space="preserve">Mindez magát a munkaerőpacot is jelentősen átalakítja, ahogy  arra </w:t>
      </w:r>
      <w:r w:rsidR="00F65605">
        <w:t xml:space="preserve">többen is </w:t>
      </w:r>
      <w:r w:rsidR="00C87428">
        <w:t xml:space="preserve">remekül rámutatnak </w:t>
      </w:r>
      <w:r w:rsidR="00F65605">
        <w:fldChar w:fldCharType="begin" w:fldLock="1"/>
      </w:r>
      <w:r w:rsidR="00DA5954">
        <w:instrText>ADDIN CSL_CITATION {"citationItems":[{"id":"ITEM-1","itemData":{"DOI":"https://doi.org/10.1016/j.riob.2018.11.001","ISSN":"0191-3085","abstract":"How work gets done has changed fundamentally in recent decades, with a growing number of people working independently, outside of organizations in a style of work quite different from that assumed by many organizational behavior theories. To remain relevant, our research on individual work behaviors and the capabilities that enable them must also adapt to this new world of work, the so-called “gig economy.” We first describe the predictable challenges that individuals confront when working in this manner, including remaining viable, staying organized, maintaining identity, sustaining relationships, and coping emotionally. We then articulate a research agenda that pushes our field to focus on the specific capabilities and behaviors that enable people to manage these challenges effectively so as to survive or thrive in this new world of work. Foregrounding individual agency, we articulate the work and relational behaviors necessary for such thriving, and the cognitive and emotional capabilities that undergird them.","author":[{"dropping-particle":"","family":"Ashford","given":"Susan J","non-dropping-particle":"","parse-names":false,"suffix":""},{"dropping-particle":"","family":"Caza","given":"Brianna Barker","non-dropping-particle":"","parse-names":false,"suffix":""},{"dropping-particle":"","family":"Reid","given":"Erin M","non-dropping-particle":"","parse-names":false,"suffix":""}],"container-title":"Research in Organizational Behavior","id":"ITEM-1","issued":{"date-parts":[["2018"]]},"page":"23-41","title":"From surviving to thriving in the gig economy: A research agenda for individuals in the new world of work","type":"article-journal","volume":"38"},"uris":["http://www.mendeley.com/documents/?uuid=564ac97d-b3e8-464b-bd22-f687fb9880da"]},{"id":"ITEM-2","itemData":{"author":[{"dropping-particle":"","family":"Aeppel","given":"Timothy","non-dropping-particle":"","parse-names":false,"suffix":""}],"id":"ITEM-2","issued":{"date-parts":[["2016"]]},"title":"How the On-Demand/Gig Economy is Redefining Work","type":"report"},"uris":["http://www.mendeley.com/documents/?uuid=6ac84b65-7f55-481d-b4f3-cec30d3a9d98"]}],"mendeley":{"formattedCitation":"(Aeppel, 2016; Ashford et al., 2018)","plainTextFormattedCitation":"(Aeppel, 2016; Ashford et al., 2018)","previouslyFormattedCitation":"(Aeppel, 2016; Ashford et al., 2018)"},"properties":{"noteIndex":0},"schema":"https://github.com/citation-style-language/schema/raw/master/csl-citation.json"}</w:instrText>
      </w:r>
      <w:r w:rsidR="00F65605">
        <w:fldChar w:fldCharType="separate"/>
      </w:r>
      <w:r w:rsidR="00F65605" w:rsidRPr="00F65605">
        <w:rPr>
          <w:noProof/>
        </w:rPr>
        <w:t>(Aeppel, 2016; Ashford et al., 2018)</w:t>
      </w:r>
      <w:r w:rsidR="00F65605">
        <w:fldChar w:fldCharType="end"/>
      </w:r>
      <w:r w:rsidR="00F65605">
        <w:t>.</w:t>
      </w:r>
    </w:p>
    <w:p w14:paraId="5272B5EE" w14:textId="18F2CF79" w:rsidR="00D54D13" w:rsidRDefault="00D54D13" w:rsidP="00A73185">
      <w:pPr>
        <w:pStyle w:val="dolgozatszveg"/>
        <w:ind w:firstLine="360"/>
      </w:pPr>
      <w:r>
        <w:t xml:space="preserve">Az előző bekezdésben ismertetett </w:t>
      </w:r>
      <w:r w:rsidRPr="00D54D13">
        <w:rPr>
          <w:i/>
          <w:iCs/>
        </w:rPr>
        <w:t>sharing economy</w:t>
      </w:r>
      <w:r>
        <w:t xml:space="preserve"> </w:t>
      </w:r>
      <w:r w:rsidR="00C87428">
        <w:t xml:space="preserve">modell definíció </w:t>
      </w:r>
      <w:r>
        <w:t xml:space="preserve">munkaerőpiacra gyakorolt hatásaival foglalkoznak Dugganék (2021) is, illetve azzal, hogyan alakítja át mindez a társadalmat. A szerzők könyvükben öt fő faktort állapítanak meg, amiben a </w:t>
      </w:r>
      <w:r w:rsidRPr="00D54D13">
        <w:rPr>
          <w:i/>
          <w:iCs/>
        </w:rPr>
        <w:t>gig economyk</w:t>
      </w:r>
      <w:r>
        <w:t xml:space="preserve"> eltérnek a klasszikus értelemben vett közgazdasági rendszerektől. Ezen öt faktorból az első maga a modell eltérő volta, ami nagyobb fokú szabadságot és függetlenséget biztosít a munkásoknak, a második az ebből keletkező munkaklasszifikációs problémák, a harmadik a technológia</w:t>
      </w:r>
      <w:r w:rsidR="007F6468">
        <w:t xml:space="preserve"> szingergiája az ilyen típusú rendszerekkel, a negyedik az eltérő gazdasági élmények és mentalitást amit a szolgáltatásban részt vevők tapasztalnak, és végül az ötödik a fenntarthatóság kérdésköre, vagyis az, hogy egészen más jövőbeli elvárásokkal viseltet a társadalom a </w:t>
      </w:r>
      <w:r w:rsidR="007F6468">
        <w:rPr>
          <w:i/>
          <w:iCs/>
        </w:rPr>
        <w:t>gig economyk</w:t>
      </w:r>
      <w:r w:rsidR="007F6468">
        <w:t xml:space="preserve"> felé </w:t>
      </w:r>
      <w:r w:rsidR="007F6468">
        <w:fldChar w:fldCharType="begin" w:fldLock="1"/>
      </w:r>
      <w:r w:rsidR="00062B76">
        <w:instrText>ADDIN CSL_CITATION {"citationItems":[{"id":"ITEM-1","itemData":{"abstract":"Throughout the last decade, the ‘gig economy’ has emerged as one of the most significant developments in the world of work. As a novel, hyper-flexible form of labour, gig work features a uniquely fragmented working arrangement wherein independent workers partner with digital platform organisations to provide a range of on-demand services to customers. Work in the Gig Economy: A Research Overview provides a concise overview to the key themes and debate that encompass the gig economy literature. It covers five core themes: an introduction to gig work; classification issues; the role of technology; the experiences of gig workers; and the future of gig work. As an emerging and diverse research field, contributions stem from an array of perspectives including psychology, sociology, human resource management, legal studies, and technology management. The chapters synthesise the most prominent insights into this emerging field, key thinking on the complex relationships and conditions found in gig work, and the most significant issues to be addressed as the gig economy continues to develop. A critical introduction for students, scholars and reflective professionals and policymakers, this book provides much needed direction through the rapidly growing and expansive body of research on work in the gig economy.","author":[{"dropping-particle":"","family":"Duggan","given":"James","non-dropping-particle":"","parse-names":false,"suffix":""},{"dropping-particle":"","family":"McDonell","given":"Anthony","non-dropping-particle":"","parse-names":false,"suffix":""},{"dropping-particle":"","family":"Sherman","given":"Ultan","non-dropping-particle":"","parse-names":false,"suffix":""},{"dropping-particle":"","family":"Carbery","given":"Ronan","non-dropping-particle":"","parse-names":false,"suffix":""}],"id":"ITEM-1","issued":{"date-parts":[["2021"]]},"publisher":"Routledge","title":"Work in the Gig Economy: A research overview","type":"report"},"uris":["http://www.mendeley.com/documents/?uuid=cddb5dcf-173e-4e6c-bdd5-3eac52d32291"]}],"mendeley":{"formattedCitation":"(Duggan et al., 2021)","plainTextFormattedCitation":"(Duggan et al., 2021)","previouslyFormattedCitation":"(Duggan et al., 2021)"},"properties":{"noteIndex":0},"schema":"https://github.com/citation-style-language/schema/raw/master/csl-citation.json"}</w:instrText>
      </w:r>
      <w:r w:rsidR="007F6468">
        <w:fldChar w:fldCharType="separate"/>
      </w:r>
      <w:r w:rsidR="007F6468" w:rsidRPr="007F6468">
        <w:rPr>
          <w:noProof/>
        </w:rPr>
        <w:t>(Duggan et al., 2021)</w:t>
      </w:r>
      <w:r w:rsidR="007F6468">
        <w:fldChar w:fldCharType="end"/>
      </w:r>
      <w:r w:rsidR="007F6468">
        <w:t xml:space="preserve">. </w:t>
      </w:r>
    </w:p>
    <w:p w14:paraId="7EA92FE9" w14:textId="2261CD37" w:rsidR="00520F19" w:rsidRDefault="00323B2F" w:rsidP="00A73185">
      <w:pPr>
        <w:pStyle w:val="dolgozatszveg"/>
        <w:ind w:firstLine="360"/>
      </w:pPr>
      <w:r>
        <w:lastRenderedPageBreak/>
        <w:t xml:space="preserve">Mindez azt is jelenti, hogy még mielőtt el is kezdenénk bármilyen, airbnb-vel kapcsolatos kvantitatív elemzésbe, megfigyelhetjük azt, amit az elemző közgazdaságtani gondolkodásmód nulladik tételének is nevezhetnénk: </w:t>
      </w:r>
      <w:r>
        <w:rPr>
          <w:i/>
          <w:iCs/>
        </w:rPr>
        <w:t>„A közgazdaságtanban nincsenek értékítéletek, minden morális kérdésre válaszolhatjuk, hogy attól függ.”</w:t>
      </w:r>
      <w:r>
        <w:t xml:space="preserve"> De pontosan mit is jelent ez? Megfogalmazásom szerint nagyjából azt, hogy az airbnb-nek egyéni szintű (fogyasztó bérlő és szolgáltatást biztosító szállasadók) és rendszerszintű (kereslet-kínálat egyensúlya, és annak az egész társadalmi rendszerre gyakorolt hatásának) vannak pozitív és negatív hasznai. </w:t>
      </w:r>
      <w:r w:rsidR="00DA5954">
        <w:t>Ezt az álláspontomat tovább erősíti az is, hogy e</w:t>
      </w:r>
      <w:r>
        <w:t>hhez hasonló kiindulópont mellett foglalta össze az Airbnb elméleti előnyeit és hátrányait Bivens (2019)</w:t>
      </w:r>
      <w:r w:rsidR="00DA5954">
        <w:t xml:space="preserve">. Ő végül arra a konklúzióra jut egyébként, hogy az Airbnb-nek hosszú távon bele kellene tagozódnia a standard szállásszolgáltató iparba, adók, kötelezettségek, és jutatások terén </w:t>
      </w:r>
      <w:r w:rsidR="00DA5954">
        <w:fldChar w:fldCharType="begin" w:fldLock="1"/>
      </w:r>
      <w:r w:rsidR="00CC010A">
        <w:instrText>ADDIN CSL_CITATION {"citationItems":[{"id":"ITEM-1","itemData":{"URL":"https://www.epi.org/publication/the-economic-costs-and-benefits-of-airbnb-no-reason-for-local-policymakers-to-let-airbnb-bypass-tax-or-regulatory-obligations/","accessed":{"date-parts":[["2021","6","13"]]},"author":[{"dropping-particle":"","family":"Bivens","given":"Josh","non-dropping-particle":"","parse-names":false,"suffix":""}],"container-title":"epi.org","id":"ITEM-1","issued":{"date-parts":[["2019"]]},"title":"The economic costs and benefits of Airbnb","type":"webpage"},"uris":["http://www.mendeley.com/documents/?uuid=b41d8854-6ae6-4897-8138-275aba49b026"]}],"mendeley":{"formattedCitation":"(Bivens, 2019)","plainTextFormattedCitation":"(Bivens, 2019)","previouslyFormattedCitation":"(Bivens, 2019)"},"properties":{"noteIndex":0},"schema":"https://github.com/citation-style-language/schema/raw/master/csl-citation.json"}</w:instrText>
      </w:r>
      <w:r w:rsidR="00DA5954">
        <w:fldChar w:fldCharType="separate"/>
      </w:r>
      <w:r w:rsidR="00DA5954" w:rsidRPr="00DA5954">
        <w:rPr>
          <w:noProof/>
        </w:rPr>
        <w:t>(Bivens, 2019)</w:t>
      </w:r>
      <w:r w:rsidR="00DA5954">
        <w:fldChar w:fldCharType="end"/>
      </w:r>
      <w:r w:rsidR="00DA5954">
        <w:t xml:space="preserve">. </w:t>
      </w:r>
    </w:p>
    <w:p w14:paraId="2DE157E4" w14:textId="0F135D52" w:rsidR="00C87428" w:rsidRDefault="00DA5954" w:rsidP="00A73185">
      <w:pPr>
        <w:pStyle w:val="dolgozatszveg"/>
        <w:ind w:firstLine="360"/>
      </w:pPr>
      <w:r>
        <w:t xml:space="preserve">Ez azonban nem jelenti azt, hogy hosszú </w:t>
      </w:r>
      <w:r w:rsidR="00501B4F">
        <w:t>ha ez így is történne (ahogy azt sok helyen igyekeznek szabályozásokkal elérni), az megváltoztatná az airbnb piac gig economy jellegét</w:t>
      </w:r>
      <w:r w:rsidR="0049532E">
        <w:t xml:space="preserve">, tehát továbbra is egy viszonylag szabadabb, és kötetlen rendszerről </w:t>
      </w:r>
      <w:r w:rsidR="00214929">
        <w:t>beszélhetünk</w:t>
      </w:r>
      <w:r w:rsidR="00443B09">
        <w:t xml:space="preserve">, és ez egy fontos alapelv a továbbiakban is: az airbnb szabályozása, adók, jutalékok, kötelezettségek kivetése nem jelenti azt, hogy a gig economy elvesztenék gig economy jellegüket, ezért közgazdasági elemzésünk szempontjából nagyon könnyen elképzelhető, hogy különböző szabályozási próbálkozások csak rövid-és középtávon tudnak hatással bírni a szálláspiac szerkezetére. </w:t>
      </w:r>
    </w:p>
    <w:p w14:paraId="74EFDB04" w14:textId="71232469" w:rsidR="00520F19" w:rsidRDefault="00520F19" w:rsidP="00A73185">
      <w:pPr>
        <w:pStyle w:val="dolgozatszveg"/>
        <w:ind w:firstLine="360"/>
      </w:pPr>
      <w:r>
        <w:t xml:space="preserve">Az Airbnb-vel kapcsolatos friss kutatások egyik kiemelkedően érdekes összefoglalása és példaelemzése, melyből sok ihlet merítődött ebbe a dolgozatba is, az Osterwalder Business Model Canvast használja fel a sharing economy business modell elemzéséhez </w:t>
      </w:r>
      <w:r w:rsidR="00CC010A">
        <w:fldChar w:fldCharType="begin" w:fldLock="1"/>
      </w:r>
      <w:r w:rsidR="009E1CFC">
        <w:instrText>ADDIN CSL_CITATION {"citationItems":[{"id":"ITEM-1","itemData":{"author":[{"dropping-particle":"","family":"Chua","given":"Evelyn L.","non-dropping-particle":"","parse-names":false,"suffix":""},{"dropping-particle":"","family":"Chiu","given":"Jason L.","non-dropping-particle":"","parse-names":false,"suffix":""},{"dropping-particle":"","family":"Bool","given":"Nelson C.","non-dropping-particle":"","parse-names":false,"suffix":""}],"container-title":"Review of Integrative Business and Economic Research","id":"ITEM-1","issue":"2","issued":{"date-parts":[["2019"]]},"page":"19-35","title":"Sharing Economy: An Analysis of Airbnb Business Model and the Factors that Influence Consumer Adoption","type":"article-journal","volume":"8"},"uris":["http://www.mendeley.com/documents/?uuid=e995a559-6228-40da-8f57-da97e27c4633"]}],"mendeley":{"formattedCitation":"(Chua et al., 2019)","plainTextFormattedCitation":"(Chua et al., 2019)","previouslyFormattedCitation":"(Chua et al., 2019)"},"properties":{"noteIndex":0},"schema":"https://github.com/citation-style-language/schema/raw/master/csl-citation.json"}</w:instrText>
      </w:r>
      <w:r w:rsidR="00CC010A">
        <w:fldChar w:fldCharType="separate"/>
      </w:r>
      <w:r w:rsidR="00CC010A" w:rsidRPr="00CC010A">
        <w:rPr>
          <w:noProof/>
        </w:rPr>
        <w:t>(Chua et al., 2019)</w:t>
      </w:r>
      <w:r w:rsidR="00CC010A">
        <w:fldChar w:fldCharType="end"/>
      </w:r>
      <w:r w:rsidR="00CC010A">
        <w:t xml:space="preserve">. </w:t>
      </w:r>
      <w:r w:rsidR="008210BC">
        <w:t xml:space="preserve">Ez a módszertan alkalmas volt arra, hogy meghatározza a Fülöp-szigetek, Szingapúr, és Dél-Korea </w:t>
      </w:r>
      <w:r w:rsidR="00AD4965">
        <w:t xml:space="preserve">térségében levő Airbnb felhasználók demográfiai profilját, és a felhasználók feltételezet viselkedési mecjhanizmusát. Végső soron arra az eredményre jutnak, hogy a legnagyobb motiváció a modellre való áttérésre a hagyományos gazdasági modellű szolgáltatásokról legtöbbször pénzügyi, de jelentős szerepet tölt be a környezettudatosság is. </w:t>
      </w:r>
      <w:r w:rsidR="00473C48">
        <w:t xml:space="preserve">Mindez pedig összefüggésben van azzal, hogy megváltoztak a fiatalok utazási szokásai, és a több utazást nagyobb igényt teremt a helyi kultúrákra is </w:t>
      </w:r>
      <w:r w:rsidR="009E1CFC">
        <w:fldChar w:fldCharType="begin" w:fldLock="1"/>
      </w:r>
      <w:r w:rsidR="001B4C08">
        <w:instrText>ADDIN CSL_CITATION {"citationItems":[{"id":"ITEM-1","itemData":{"author":[{"dropping-particle":"","family":"Chua","given":"Evelyn L.","non-dropping-particle":"","parse-names":false,"suffix":""},{"dropping-particle":"","family":"Chiu","given":"Jason L.","non-dropping-particle":"","parse-names":false,"suffix":""},{"dropping-particle":"","family":"Bool","given":"Nelson C.","non-dropping-particle":"","parse-names":false,"suffix":""}],"container-title":"Review of Integrative Business and Economic Research","id":"ITEM-1","issue":"2","issued":{"date-parts":[["2019"]]},"page":"19-35","title":"Sharing Economy: An Analysis of Airbnb Business Model and the Factors that Influence Consumer Adoption","type":"article-journal","volume":"8"},"uris":["http://www.mendeley.com/documents/?uuid=e995a559-6228-40da-8f57-da97e27c4633"]}],"mendeley":{"formattedCitation":"(Chua et al., 2019)","plainTextFormattedCitation":"(Chua et al., 2019)","previouslyFormattedCitation":"(Chua et al., 2019)"},"properties":{"noteIndex":0},"schema":"https://github.com/citation-style-language/schema/raw/master/csl-citation.json"}</w:instrText>
      </w:r>
      <w:r w:rsidR="009E1CFC">
        <w:fldChar w:fldCharType="separate"/>
      </w:r>
      <w:r w:rsidR="009E1CFC" w:rsidRPr="009E1CFC">
        <w:rPr>
          <w:noProof/>
        </w:rPr>
        <w:t>(Chua et al., 2019)</w:t>
      </w:r>
      <w:r w:rsidR="009E1CFC">
        <w:fldChar w:fldCharType="end"/>
      </w:r>
      <w:r w:rsidR="009E1CFC">
        <w:t>.</w:t>
      </w:r>
    </w:p>
    <w:p w14:paraId="45C3B201" w14:textId="1D38BC10" w:rsidR="008C7D4E" w:rsidRDefault="00211E17" w:rsidP="00F26DAC">
      <w:pPr>
        <w:pStyle w:val="Heading1"/>
        <w:numPr>
          <w:ilvl w:val="0"/>
          <w:numId w:val="4"/>
        </w:numPr>
      </w:pPr>
      <w:bookmarkStart w:id="3" w:name="_Toc74514333"/>
      <w:r>
        <w:t>Adatok elemzéshez való előkészítése</w:t>
      </w:r>
      <w:bookmarkEnd w:id="3"/>
    </w:p>
    <w:p w14:paraId="1100D44F" w14:textId="4A5B2EAF" w:rsidR="003C778E" w:rsidRDefault="003C778E" w:rsidP="00A73185">
      <w:pPr>
        <w:pStyle w:val="dolgozatszveg"/>
        <w:ind w:firstLine="0"/>
      </w:pPr>
      <w:r>
        <w:t xml:space="preserve">Ahhoz, hogy jobban megérthessük az airbnb jelenséget, további kutatásokra van szükség, éppen ezért vált relevánssá az egyik legfiatalosabb, legnagyobb, kulturálisan legsokszínűbb európai város, Berlin városának </w:t>
      </w:r>
      <w:r w:rsidR="00BC6BD6">
        <w:t xml:space="preserve">elemzése. Az elemzéshez az insideairbnb honlapról gyűjtöttem az </w:t>
      </w:r>
      <w:r w:rsidR="00BC6BD6">
        <w:lastRenderedPageBreak/>
        <w:t>adatokat, és Python programmal (3.7-es verzió) állítottam össze idősorokat, hogy azokból néhány egyszerűbb, átfogó kimutatást hozzak létre, ami egy viszonylagos képet mutathatott az Airbnb piac változásáról</w:t>
      </w:r>
      <w:r w:rsidR="00C81F4C">
        <w:t xml:space="preserve"> Berlin városában, 2015 és 2021 között. </w:t>
      </w:r>
      <w:r w:rsidR="001B4C08">
        <w:fldChar w:fldCharType="begin" w:fldLock="1"/>
      </w:r>
      <w:r w:rsidR="00412DAD">
        <w:instrText>ADDIN CSL_CITATION {"citationItems":[{"id":"ITEM-1","itemData":{"author":[{"dropping-particle":"","family":"Rossum","given":"Guido","non-dropping-particle":"Van","parse-names":false,"suffix":""},{"dropping-particle":"","family":"Drake","given":"Fred L.","non-dropping-particle":"","parse-names":false,"suffix":""}],"id":"ITEM-1","issued":{"date-parts":[["2009"]]},"title":"Python 3 Reference Manual","type":"patent"},"uris":["http://www.mendeley.com/documents/?uuid=19630f73-f951-4d83-841f-6c6756fb1257"]},{"id":"ITEM-2","itemData":{"URL":"http://insideairbnb.com/get-the-data.html","accessed":{"date-parts":[["2021","6","13"]]},"author":[{"dropping-particle":"","family":"Insideairbnb","given":"","non-dropping-particle":"","parse-names":false,"suffix":""}],"id":"ITEM-2","issued":{"date-parts":[["2021"]]},"title":"Inside Airbnb","type":"webpage"},"uris":["http://www.mendeley.com/documents/?uuid=35dfddda-6377-484f-94cb-1ea660749074"]}],"mendeley":{"formattedCitation":"(Insideairbnb, 2021; Van Rossum &amp; Drake, 2009)","plainTextFormattedCitation":"(Insideairbnb, 2021; Van Rossum &amp; Drake, 2009)","previouslyFormattedCitation":"(Insideairbnb, 2021; Van Rossum &amp; Drake, 2009)"},"properties":{"noteIndex":0},"schema":"https://github.com/citation-style-language/schema/raw/master/csl-citation.json"}</w:instrText>
      </w:r>
      <w:r w:rsidR="001B4C08">
        <w:fldChar w:fldCharType="separate"/>
      </w:r>
      <w:r w:rsidR="001B4C08" w:rsidRPr="001B4C08">
        <w:rPr>
          <w:noProof/>
        </w:rPr>
        <w:t>(Insideairbnb, 2021; Van Rossum &amp; Drake, 2009)</w:t>
      </w:r>
      <w:r w:rsidR="001B4C08">
        <w:fldChar w:fldCharType="end"/>
      </w:r>
    </w:p>
    <w:p w14:paraId="26A2364B" w14:textId="77777777" w:rsidR="00DA3500" w:rsidRDefault="00DA3500" w:rsidP="00A73185">
      <w:pPr>
        <w:pStyle w:val="Heading2"/>
        <w:spacing w:line="360" w:lineRule="auto"/>
        <w:jc w:val="both"/>
      </w:pPr>
      <w:bookmarkStart w:id="4" w:name="_Toc74514334"/>
      <w:r>
        <w:t>Adatok áttekintése, vizsgálata</w:t>
      </w:r>
      <w:bookmarkEnd w:id="4"/>
    </w:p>
    <w:p w14:paraId="3809A859" w14:textId="4B6E9FAD" w:rsidR="00DA3500" w:rsidRDefault="00DA3500" w:rsidP="00A73185">
      <w:pPr>
        <w:spacing w:line="360" w:lineRule="auto"/>
        <w:jc w:val="both"/>
      </w:pPr>
      <w:r>
        <w:t>A félév elején az adatok áttekintését kaptuk házi feladatnak, én az Inside Airbnb Berlinre vonatkozó adatait választottam, ahol megállapítottam, hogy az adatokat nagy pontossággal tartalmazó kereszttáblákkal foglalkozhatok: bérelhető szállásonként ID, host_ID, ár, kihasználtság, szállásadó hány szállást hirdet, összes értékelés száma, havonta kapott új értékelések száma</w:t>
      </w:r>
      <w:r w:rsidR="0007303A">
        <w:t xml:space="preserve"> voltak a fő adatoszlopok. </w:t>
      </w:r>
    </w:p>
    <w:p w14:paraId="76605446" w14:textId="77777777" w:rsidR="00DA3500" w:rsidRDefault="00DA3500" w:rsidP="00A73185">
      <w:pPr>
        <w:pStyle w:val="Heading2"/>
        <w:spacing w:line="360" w:lineRule="auto"/>
        <w:jc w:val="both"/>
        <w:rPr>
          <w:bCs/>
        </w:rPr>
      </w:pPr>
      <w:bookmarkStart w:id="5" w:name="_Toc74514335"/>
      <w:r>
        <w:rPr>
          <w:bCs/>
        </w:rPr>
        <w:t>Scrapelés előkészítése és adatok scrapelése</w:t>
      </w:r>
      <w:bookmarkEnd w:id="5"/>
    </w:p>
    <w:p w14:paraId="40F5134A" w14:textId="3DAA31E1" w:rsidR="001B4C08" w:rsidRDefault="00DA3500" w:rsidP="00A73185">
      <w:pPr>
        <w:spacing w:line="360" w:lineRule="auto"/>
        <w:jc w:val="both"/>
      </w:pPr>
      <w:r>
        <w:t>Mivel a</w:t>
      </w:r>
      <w:r>
        <w:t xml:space="preserve">z </w:t>
      </w:r>
      <w:r w:rsidRPr="002C7C22">
        <w:rPr>
          <w:i/>
          <w:iCs/>
        </w:rPr>
        <w:t>insideairbnb</w:t>
      </w:r>
      <w:r>
        <w:t xml:space="preserve"> honlap több évre visszamenőleg elérhető </w:t>
      </w:r>
      <w:r>
        <w:t xml:space="preserve">csv fileokat tartalmazott, ezért úgy döntöttem, hogy a </w:t>
      </w:r>
      <w:r w:rsidRPr="00DA3500">
        <w:rPr>
          <w:i/>
          <w:iCs/>
        </w:rPr>
        <w:t xml:space="preserve">Selenium </w:t>
      </w:r>
      <w:r w:rsidRPr="0080052B">
        <w:t>Python</w:t>
      </w:r>
      <w:r>
        <w:t xml:space="preserve"> </w:t>
      </w:r>
      <w:r>
        <w:t xml:space="preserve">csomag segítségével </w:t>
      </w:r>
      <w:r>
        <w:t>scrapelni fogom a kereszttáblához az adott időközönkénti paneladatokat.</w:t>
      </w:r>
      <w:r>
        <w:t xml:space="preserve"> </w:t>
      </w:r>
      <w:r w:rsidRPr="00DA3500">
        <w:rPr>
          <w:i/>
          <w:iCs/>
        </w:rPr>
        <w:t xml:space="preserve">BeautifulSoup </w:t>
      </w:r>
      <w:r w:rsidRPr="0080052B">
        <w:t>Python</w:t>
      </w:r>
      <w:r>
        <w:t xml:space="preserve"> </w:t>
      </w:r>
      <w:r>
        <w:t xml:space="preserve">csomag segítségével megkerestem az összes linket a honlapon, és bemeneti filter változóként </w:t>
      </w:r>
      <w:r w:rsidRPr="00DA3500">
        <w:rPr>
          <w:i/>
          <w:iCs/>
        </w:rPr>
        <w:t>„Berlint”</w:t>
      </w:r>
      <w:r>
        <w:t xml:space="preserve"> adtam meg – ez egy hardcode input, ha átállítja a tisztelt olvasó pl. </w:t>
      </w:r>
      <w:r w:rsidRPr="00DA3500">
        <w:rPr>
          <w:i/>
          <w:iCs/>
        </w:rPr>
        <w:t>„Amszterdamra”</w:t>
      </w:r>
      <w:r>
        <w:t xml:space="preserve">, akkor a program a további elemzést Amszterdamra fogja automatikusan megcsinálni. Ezután a datatype (listings) a datayear, és a datamonth változók segítségével kiszűrtem a megfelelő linkeket, és </w:t>
      </w:r>
      <w:r w:rsidR="0080052B">
        <w:t xml:space="preserve">ezeken iterálva azokra a </w:t>
      </w:r>
      <w:r>
        <w:t xml:space="preserve">linkekre kattintattam rá a </w:t>
      </w:r>
      <w:r w:rsidRPr="0080052B">
        <w:rPr>
          <w:i/>
          <w:iCs/>
        </w:rPr>
        <w:t>Seleniumot</w:t>
      </w:r>
      <w:r>
        <w:t>, amik épp tartalmazták a megfelelő datatype</w:t>
      </w:r>
      <w:r w:rsidR="0080052B">
        <w:t xml:space="preserve">, </w:t>
      </w:r>
      <w:r>
        <w:t>datayear</w:t>
      </w:r>
      <w:r w:rsidR="0080052B">
        <w:t xml:space="preserve">, </w:t>
      </w:r>
      <w:r>
        <w:t>datamonth kombinációt.  Így 2016 és 2021 között kb. 50 hónapnyi adatot gyűjtöttem össze</w:t>
      </w:r>
      <w:r w:rsidR="00B05895">
        <w:t xml:space="preserve">, gyakorlatilag havi bontásban, 2017 és 2018 tavasza között azonban hiányos volt az adatsor. </w:t>
      </w:r>
      <w:r w:rsidR="00A15118">
        <w:t xml:space="preserve">Ezzel el is készült a nyers adathalmazom. </w:t>
      </w:r>
    </w:p>
    <w:p w14:paraId="45564C5C" w14:textId="4D4B4FA5" w:rsidR="00DA3500" w:rsidRDefault="00DA3500" w:rsidP="00A73185">
      <w:pPr>
        <w:pStyle w:val="Heading2"/>
        <w:spacing w:line="360" w:lineRule="auto"/>
        <w:jc w:val="both"/>
      </w:pPr>
      <w:bookmarkStart w:id="6" w:name="_Toc74514336"/>
      <w:r w:rsidRPr="000B6C9A">
        <w:t>Kereszttáblás adatok kezeléséhez szükséges függvényműveletek előkészítése, és kereszttáblás adatokon a függvénytranszformációk végrehajtása</w:t>
      </w:r>
      <w:bookmarkEnd w:id="6"/>
    </w:p>
    <w:p w14:paraId="08F35315" w14:textId="3609F28A" w:rsidR="0072595C" w:rsidRPr="00DA3500" w:rsidRDefault="00A15118" w:rsidP="00A73185">
      <w:pPr>
        <w:spacing w:line="360" w:lineRule="auto"/>
        <w:jc w:val="both"/>
      </w:pPr>
      <w:r>
        <w:t xml:space="preserve">A nyers adathalmazon a </w:t>
      </w:r>
      <w:r w:rsidRPr="00A15118">
        <w:rPr>
          <w:i/>
          <w:iCs/>
        </w:rPr>
        <w:t>Pandas</w:t>
      </w:r>
      <w:r>
        <w:rPr>
          <w:i/>
          <w:iCs/>
        </w:rPr>
        <w:t xml:space="preserve"> </w:t>
      </w:r>
      <w:r>
        <w:t xml:space="preserve">Python csomag segítségével végeztem el a tényleges elemzést, </w:t>
      </w:r>
      <w:r w:rsidR="00935E5B">
        <w:t xml:space="preserve">az elvégzett műveleteket az egyes számú mellékletben összegzem. </w:t>
      </w:r>
      <w:r w:rsidR="0072595C">
        <w:t>A mellékletben összegzett adattisztító és csoportosító műveleteket l</w:t>
      </w:r>
      <w:r w:rsidR="0072595C" w:rsidRPr="00DA3500">
        <w:t>efuttattam a scrapelés során előkészített csv fileokon végigiterálva, és három felé rendeztem az adatokat</w:t>
      </w:r>
      <w:r w:rsidR="0072595C">
        <w:t>. (1) M</w:t>
      </w:r>
      <w:r w:rsidR="0072595C" w:rsidRPr="00DA3500">
        <w:t>etadata, ahol vizsgált időszakonként szedtem össze a</w:t>
      </w:r>
      <w:r w:rsidR="0072595C">
        <w:t xml:space="preserve">z összes adat </w:t>
      </w:r>
      <w:r w:rsidR="0072595C" w:rsidRPr="00DA3500">
        <w:t xml:space="preserve">outputjait, illetve </w:t>
      </w:r>
      <w:r w:rsidR="0072595C">
        <w:t xml:space="preserve">(2) </w:t>
      </w:r>
      <w:r w:rsidR="0072595C" w:rsidRPr="00DA3500">
        <w:t>single_hostok, és</w:t>
      </w:r>
      <w:r w:rsidR="0072595C">
        <w:t xml:space="preserve"> (3) </w:t>
      </w:r>
      <w:r w:rsidR="0072595C" w:rsidRPr="00DA3500">
        <w:t xml:space="preserve"> multi_hostok esetére külön </w:t>
      </w:r>
      <w:r w:rsidR="0072595C">
        <w:t xml:space="preserve">adatbázist hoztam létre. </w:t>
      </w:r>
      <w:r w:rsidR="0072595C" w:rsidRPr="00DA3500">
        <w:t xml:space="preserve">. </w:t>
      </w:r>
    </w:p>
    <w:p w14:paraId="79C6FFA7" w14:textId="3A59CE39" w:rsidR="0072595C" w:rsidRDefault="0072595C" w:rsidP="00A73185">
      <w:pPr>
        <w:spacing w:line="360" w:lineRule="auto"/>
        <w:jc w:val="both"/>
      </w:pPr>
      <w:r w:rsidRPr="00DA3500">
        <w:lastRenderedPageBreak/>
        <w:t>A transzformált adatok felfedező elemzése, és ezek alapján H1, H2 megfogalmazása</w:t>
      </w:r>
      <w:r w:rsidR="0047226C">
        <w:t xml:space="preserve"> az alábbiak: </w:t>
      </w:r>
    </w:p>
    <w:p w14:paraId="22493886" w14:textId="61A594DF" w:rsidR="0009372F" w:rsidRPr="00DA3500" w:rsidRDefault="0009372F" w:rsidP="00F26DAC">
      <w:pPr>
        <w:pStyle w:val="Heading1"/>
        <w:numPr>
          <w:ilvl w:val="0"/>
          <w:numId w:val="4"/>
        </w:numPr>
      </w:pPr>
      <w:bookmarkStart w:id="7" w:name="_Toc74514337"/>
      <w:r>
        <w:t>Adatok elemzése és diszkusszió</w:t>
      </w:r>
      <w:bookmarkEnd w:id="7"/>
    </w:p>
    <w:p w14:paraId="6D039076" w14:textId="77777777" w:rsidR="00211E17" w:rsidRDefault="0072595C" w:rsidP="00211E17">
      <w:pPr>
        <w:pStyle w:val="Heading2"/>
      </w:pPr>
      <w:bookmarkStart w:id="8" w:name="_Toc74514338"/>
      <w:r w:rsidRPr="00A95298">
        <w:t xml:space="preserve">H0: </w:t>
      </w:r>
      <w:r w:rsidR="00732E8B">
        <w:t>Létezik s</w:t>
      </w:r>
      <w:r w:rsidRPr="00A95298">
        <w:t>zezonális periodicitás</w:t>
      </w:r>
      <w:r w:rsidR="00A95298" w:rsidRPr="00A95298">
        <w:t>:</w:t>
      </w:r>
      <w:bookmarkEnd w:id="8"/>
      <w:r w:rsidR="00A95298">
        <w:t xml:space="preserve"> </w:t>
      </w:r>
    </w:p>
    <w:p w14:paraId="50CB1FB4" w14:textId="07874F8D" w:rsidR="0033699D" w:rsidRDefault="00A95298" w:rsidP="00A73185">
      <w:pPr>
        <w:spacing w:line="360" w:lineRule="auto"/>
        <w:jc w:val="both"/>
      </w:pPr>
      <w:r>
        <w:t>Az adatok alapján</w:t>
      </w:r>
      <w:r w:rsidR="0072595C" w:rsidRPr="00DA3500">
        <w:t xml:space="preserve"> nagyjából kirajzolódik a nyaranta bekövetkező szezonálitási hatás. Sajnos az adatsor nem feltétlenül tartalmaz minden elérhető időpontot. Emiatt azt nem merem kijelenteni, hogy a hipotézis egyértelműen elfogadható, ehhez több év, több nyári szezon kiugró adataira lenne valószínűleg szükség. </w:t>
      </w:r>
      <w:r w:rsidR="006E467B">
        <w:t>(Lásd még: II/3. ábra)</w:t>
      </w:r>
    </w:p>
    <w:p w14:paraId="5D3B4E6C" w14:textId="10A33F4E" w:rsidR="00A15118" w:rsidRPr="00A15118" w:rsidRDefault="0033699D" w:rsidP="00A73185">
      <w:pPr>
        <w:spacing w:line="360" w:lineRule="auto"/>
        <w:jc w:val="both"/>
      </w:pPr>
      <w:r>
        <w:t xml:space="preserve">Ezután egy korrelációs táblát készítettem az adatok leíró statisztikábiól, arra voltam kíváncsi, hogy hol lelhetőek fel erős multikorrelációk a kereszttáblás adatokban. </w:t>
      </w:r>
      <w:r w:rsidR="0072595C">
        <w:t>Sajnos a</w:t>
      </w:r>
      <w:r>
        <w:t>z összegző</w:t>
      </w:r>
      <w:r w:rsidR="0072595C">
        <w:t xml:space="preserve"> leíró </w:t>
      </w:r>
      <w:r>
        <w:t xml:space="preserve">statisztikákból (átlag, medián, szórás, stb.) </w:t>
      </w:r>
      <w:r w:rsidR="0072595C">
        <w:t>nem vehető ki egyértelmű erős korreláció</w:t>
      </w:r>
      <w:r w:rsidR="00732E8B">
        <w:t>, e</w:t>
      </w:r>
      <w:r w:rsidR="0072595C">
        <w:t>zért végül az árak vizsgálatát választo</w:t>
      </w:r>
      <w:r w:rsidR="00732E8B">
        <w:t>tta</w:t>
      </w:r>
      <w:r w:rsidR="0072595C">
        <w:t xml:space="preserve">m következő lépésnek. </w:t>
      </w:r>
      <w:r w:rsidR="006E467B">
        <w:t>(Lásd még: II/4. ábra)</w:t>
      </w:r>
    </w:p>
    <w:p w14:paraId="2C84A4B3" w14:textId="77777777" w:rsidR="00211E17" w:rsidRDefault="00DA3500" w:rsidP="00211E17">
      <w:pPr>
        <w:pStyle w:val="Heading2"/>
      </w:pPr>
      <w:bookmarkStart w:id="9" w:name="_Toc74514339"/>
      <w:r w:rsidRPr="00732E8B">
        <w:t>H1: az olcsóbb szállások kínálata lassabban követi az árak emelkedését, mint a drágább szállásoké</w:t>
      </w:r>
      <w:r w:rsidR="00A73185">
        <w:t>:</w:t>
      </w:r>
      <w:bookmarkEnd w:id="9"/>
      <w:r w:rsidR="00A73185">
        <w:t xml:space="preserve"> </w:t>
      </w:r>
    </w:p>
    <w:p w14:paraId="0A519EBE" w14:textId="3CCA0092" w:rsidR="00A73185" w:rsidRPr="00A73185" w:rsidRDefault="00A73185" w:rsidP="00A73185">
      <w:pPr>
        <w:spacing w:line="360" w:lineRule="auto"/>
      </w:pPr>
      <w:r>
        <w:t>Ennek vizsgálatához az árakat sorbarendeztem, és kvartilisenkénti változását vizsgáltam meg. Ezeket a II. Számú melléklet 1-es és 2-tes számú ábráin csatol</w:t>
      </w:r>
      <w:r w:rsidR="006D5239">
        <w:t xml:space="preserve">tam. </w:t>
      </w:r>
    </w:p>
    <w:p w14:paraId="4056C54B" w14:textId="6CFDF139" w:rsidR="00DA3500" w:rsidRPr="000616E9" w:rsidRDefault="00321839" w:rsidP="00321839">
      <w:pPr>
        <w:spacing w:line="360" w:lineRule="auto"/>
        <w:jc w:val="both"/>
        <w:rPr>
          <w:b/>
          <w:bCs/>
        </w:rPr>
      </w:pPr>
      <w:r>
        <w:t xml:space="preserve">Bár a II/2 alapján nem lettünk sokkal okosabbak, </w:t>
      </w:r>
      <w:r w:rsidR="00DA3500">
        <w:t xml:space="preserve">de annyit látunk, hogy a magas árak jobban felhúzzák az átlagot, mint az alacsony árak. </w:t>
      </w:r>
      <w:r>
        <w:t xml:space="preserve">Továbbá </w:t>
      </w:r>
      <w:r w:rsidR="00DA3500">
        <w:t xml:space="preserve">a harmadik és az első kvartilis korrelál a legkevésbé, a drágább szállások drágulása nem feltétlenül okozza az olcsóbb szállások drágulását is. 4 tizedesjegyre kiszámolva ezt, a q1-q3 korreláció 0,7471, és a p értéke 0. (4 tizedes pontossággal), tehát meglehetősen biztos az eredményünk. </w:t>
      </w:r>
    </w:p>
    <w:p w14:paraId="5EE23E5F" w14:textId="77777777" w:rsidR="00211E17" w:rsidRDefault="00DA3500" w:rsidP="00211E17">
      <w:pPr>
        <w:pStyle w:val="Heading2"/>
      </w:pPr>
      <w:bookmarkStart w:id="10" w:name="_Toc74514340"/>
      <w:r w:rsidRPr="000616E9">
        <w:t>H2: A „szezonban” több single-host adja drágábban a lakását</w:t>
      </w:r>
      <w:r w:rsidR="00211E17">
        <w:t>:</w:t>
      </w:r>
      <w:bookmarkEnd w:id="10"/>
    </w:p>
    <w:p w14:paraId="7276B0AB" w14:textId="1063C752" w:rsidR="00DA3500" w:rsidRPr="00211E17" w:rsidRDefault="00DA3500" w:rsidP="00A73185">
      <w:pPr>
        <w:spacing w:line="360" w:lineRule="auto"/>
        <w:jc w:val="both"/>
        <w:rPr>
          <w:b/>
          <w:bCs/>
        </w:rPr>
      </w:pPr>
      <w:r>
        <w:t xml:space="preserve">Mivel a kumulált adatok kevés információt tartalmaztak, úgy döntöttem, hogy megpróbálom az adatok változását vizsgálni. Ehhez összesítve, single-host, és multi-host eseteket szétválasztva az alábbi relatív változásokat számoltam ki: </w:t>
      </w:r>
      <w:r w:rsidR="003B4C48">
        <w:t xml:space="preserve">(1) </w:t>
      </w:r>
      <w:r>
        <w:t>Szállások számának arányos változása</w:t>
      </w:r>
      <w:r w:rsidR="003B4C48">
        <w:t xml:space="preserve">, (2) </w:t>
      </w:r>
      <w:r>
        <w:t>Szállások átlagárának arányos változása</w:t>
      </w:r>
      <w:r w:rsidR="003B4C48">
        <w:t xml:space="preserve">, (3) </w:t>
      </w:r>
      <w:r w:rsidRPr="00CB35FF">
        <w:t xml:space="preserve">Szállások </w:t>
      </w:r>
      <w:r>
        <w:t>friss értékeléseinek arányos változása</w:t>
      </w:r>
      <w:r w:rsidR="003B4C48">
        <w:t>.</w:t>
      </w:r>
    </w:p>
    <w:p w14:paraId="4E64902C" w14:textId="54788BD4" w:rsidR="00DA3500" w:rsidRDefault="00DA3500" w:rsidP="00A73185">
      <w:pPr>
        <w:spacing w:line="360" w:lineRule="auto"/>
        <w:jc w:val="both"/>
      </w:pPr>
      <w:r>
        <w:t xml:space="preserve">Ezek közül aztán ismét kiderült, hogy nem igazán van sok korreláció az adatok </w:t>
      </w:r>
      <w:r w:rsidR="00240694">
        <w:t>közöt</w:t>
      </w:r>
      <w:r w:rsidR="00522A8B">
        <w:t>t</w:t>
      </w:r>
      <w:r>
        <w:t xml:space="preserve">. </w:t>
      </w:r>
      <w:r w:rsidR="00DF655A">
        <w:t xml:space="preserve">(Lásd: II/5. ábra). </w:t>
      </w:r>
      <w:r>
        <w:t>Érdekesség</w:t>
      </w:r>
      <w:r w:rsidR="004A0639">
        <w:t xml:space="preserve"> </w:t>
      </w:r>
      <w:r>
        <w:t>viszont az, hogy mennyire nem mozog együtt a single-multi host szállások növekedésének / csökkenésének az üteme</w:t>
      </w:r>
      <w:r w:rsidR="00DF655A">
        <w:t xml:space="preserve">. </w:t>
      </w:r>
    </w:p>
    <w:p w14:paraId="11BA3122" w14:textId="706481BA" w:rsidR="00DA3500" w:rsidRDefault="00DA3500" w:rsidP="00A73185">
      <w:pPr>
        <w:spacing w:line="360" w:lineRule="auto"/>
        <w:jc w:val="both"/>
      </w:pPr>
      <w:r>
        <w:lastRenderedPageBreak/>
        <w:t xml:space="preserve">4 tizedesjegy pontossággal számolva 0,5654 a korrelációja, p=0 mellett a single-multi hostok korrelációja. Ez erős korrelációnak is mondható, de látható, hogy az összesített adatoktól egyébként ezek távol vannak. Azonban ez csak egy érdekesség, a hipotézis, amivel éltem ugyanis az, hogy pozitív a korreláció az árak növekedése, és az új single hostok megjelenése között a piacon. Ez azt jelentené ugyanis, hogy a keresletre tudatosan reagálnak azok a hirdetők, akik nem „professzionálisan” hirdetnek. Az új belépők hatása ugyanis nem ellensúlyozza a kereslet növekedésének a hatását, ezért még akkor is emelkedhetnek az árak, ha épp többen lépnek be a piacra. </w:t>
      </w:r>
    </w:p>
    <w:p w14:paraId="2EFBAEB6" w14:textId="3AB2AEEA" w:rsidR="00DA3500" w:rsidRDefault="00DA3500" w:rsidP="00A73185">
      <w:pPr>
        <w:spacing w:line="360" w:lineRule="auto"/>
        <w:jc w:val="both"/>
      </w:pPr>
      <w:r>
        <w:t>Ezt a 0.47-es korrelációt 0,</w:t>
      </w:r>
      <w:r w:rsidR="00900541">
        <w:t>0</w:t>
      </w:r>
      <w:r>
        <w:t xml:space="preserve">234-es p érték mellett sikerült megállapítani, tehát viszonylag nagy biztonsággal. Hozzátartozik azonban ehhez az, hogy itt eredetileg nem találtam korrelációt, de levágtam az adatsor elejét, és csak azt az időszakot néztem, amikortól már minden adat rendelkezésre állt. ( 2018 májusától.) </w:t>
      </w:r>
    </w:p>
    <w:p w14:paraId="086A3FEE" w14:textId="3763B9B2" w:rsidR="00DA3500" w:rsidRDefault="00886F5C" w:rsidP="00211E17">
      <w:pPr>
        <w:pStyle w:val="Heading2"/>
      </w:pPr>
      <w:bookmarkStart w:id="11" w:name="_Toc74514341"/>
      <w:r>
        <w:t>Továbbfejlesztési lehetőségek:</w:t>
      </w:r>
      <w:bookmarkEnd w:id="11"/>
    </w:p>
    <w:p w14:paraId="6F234FB2" w14:textId="066AD2B9" w:rsidR="00DA3500" w:rsidRDefault="00886F5C" w:rsidP="00A73185">
      <w:pPr>
        <w:spacing w:line="360" w:lineRule="auto"/>
        <w:jc w:val="both"/>
      </w:pPr>
      <w:r>
        <w:t xml:space="preserve">A fenti rövid összefoglaló csak egy nagyon szűk keresztmetszetét tudta bemutatni annak, hogy mivel is foglalkozott a felfedező adatelemzés, amivel a félév során foglalkoztam, és azt hiszem, főleg a kevésbé sikeres részét. </w:t>
      </w:r>
      <w:r w:rsidR="00DA3500">
        <w:t xml:space="preserve">A </w:t>
      </w:r>
      <w:r>
        <w:t xml:space="preserve">III. Mellékletként csatolt </w:t>
      </w:r>
      <w:r w:rsidR="00DA3500">
        <w:t>jupyter notebookban látható</w:t>
      </w:r>
      <w:r>
        <w:t>an</w:t>
      </w:r>
      <w:r w:rsidR="00DA3500">
        <w:t xml:space="preserve"> próbálkoztam gini-együtthatóval is, és még kb. 15-20 egyéb korrelációval is. Természetesen lenne még tér mélyebb, átfogóbb elemzésre</w:t>
      </w:r>
      <w:r w:rsidR="00C57E4C">
        <w:t xml:space="preserve">, </w:t>
      </w:r>
      <w:r w:rsidR="00DA3500">
        <w:t xml:space="preserve"> amivel szívesen foglalkozom a jövőben. </w:t>
      </w:r>
    </w:p>
    <w:p w14:paraId="667F8676" w14:textId="2EE347F2" w:rsidR="00211E17" w:rsidRDefault="00C57E4C" w:rsidP="00AB3F54">
      <w:pPr>
        <w:spacing w:line="360" w:lineRule="auto"/>
        <w:jc w:val="both"/>
      </w:pPr>
      <w:r>
        <w:t xml:space="preserve">A fenti </w:t>
      </w:r>
      <w:r w:rsidR="00DA3500">
        <w:t>módsze</w:t>
      </w:r>
      <w:r>
        <w:t>rekhez képest előrelépés lehet</w:t>
      </w:r>
      <w:r w:rsidR="00DA3500">
        <w:t xml:space="preserve"> a leíró statisztikai adatok helyett konkrét apartmanok idő</w:t>
      </w:r>
      <w:r>
        <w:t>sorait vizsgálni. Ehhez</w:t>
      </w:r>
      <w:r w:rsidR="00DA3500">
        <w:t xml:space="preserve"> egy 70-30 arányú test-train split </w:t>
      </w:r>
      <w:r>
        <w:t>felosztás tűnik a legideálisabbnak</w:t>
      </w:r>
      <w:r w:rsidR="00DA3500">
        <w:t xml:space="preserve">. </w:t>
      </w:r>
      <w:r>
        <w:t xml:space="preserve">Természetesen látható, hogy a </w:t>
      </w:r>
      <w:r w:rsidR="00DA3500">
        <w:t xml:space="preserve">makroadatokból is </w:t>
      </w:r>
      <w:r>
        <w:t xml:space="preserve">kimutathatóak </w:t>
      </w:r>
      <w:r w:rsidR="00DA3500">
        <w:t xml:space="preserve">érdekes </w:t>
      </w:r>
      <w:r>
        <w:t>összefüggések</w:t>
      </w:r>
      <w:r w:rsidR="00DA3500">
        <w:t xml:space="preserve">, de ez </w:t>
      </w:r>
      <w:r>
        <w:t>az adatelemzés átfogóságához képest csak nagyon kis mértékben fordul elő</w:t>
      </w:r>
      <w:r w:rsidR="00DA3500">
        <w:t xml:space="preserve">. Emellett az adatok alaposabb tisztítása lehet, hogy javítaná az eredményeket. A reprodukálhatóság, és az automatizáltság, és ezáltal a kutatás elméleti alapokon való nyugvása viszont nagyon hasznos és fontos része a munkának. </w:t>
      </w:r>
    </w:p>
    <w:p w14:paraId="27241917" w14:textId="4FA93D94" w:rsidR="00DA3500" w:rsidRPr="003C778E" w:rsidRDefault="00211E17" w:rsidP="00211E17">
      <w:r>
        <w:br w:type="page"/>
      </w:r>
    </w:p>
    <w:p w14:paraId="4474EE7A" w14:textId="3B631E03" w:rsidR="00633CC3" w:rsidRDefault="00633CC3" w:rsidP="00E408AD">
      <w:pPr>
        <w:pStyle w:val="Heading1"/>
        <w:numPr>
          <w:ilvl w:val="0"/>
          <w:numId w:val="0"/>
        </w:numPr>
        <w:ind w:left="360" w:hanging="360"/>
      </w:pPr>
      <w:bookmarkStart w:id="12" w:name="_Toc74514342"/>
      <w:r>
        <w:lastRenderedPageBreak/>
        <w:t>Felhasznált irodalom</w:t>
      </w:r>
      <w:bookmarkEnd w:id="12"/>
    </w:p>
    <w:p w14:paraId="3510752E" w14:textId="471C5202" w:rsidR="00412DAD" w:rsidRPr="00412DAD" w:rsidRDefault="00412DAD" w:rsidP="00412DAD">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Pr="00412DAD">
        <w:rPr>
          <w:noProof/>
        </w:rPr>
        <w:t xml:space="preserve">Aeppel, T. (2016). </w:t>
      </w:r>
      <w:r w:rsidRPr="00412DAD">
        <w:rPr>
          <w:i/>
          <w:iCs/>
          <w:noProof/>
        </w:rPr>
        <w:t>How the On-Demand/Gig Economy is Redefining Work</w:t>
      </w:r>
      <w:r w:rsidRPr="00412DAD">
        <w:rPr>
          <w:noProof/>
        </w:rPr>
        <w:t>. https://ide.mit.edu/wp-content/uploads/2016/06/IDE-Research-Brief-v06.pdf</w:t>
      </w:r>
    </w:p>
    <w:p w14:paraId="536C43AC" w14:textId="77777777" w:rsidR="00412DAD" w:rsidRPr="00412DAD" w:rsidRDefault="00412DAD" w:rsidP="00412DAD">
      <w:pPr>
        <w:widowControl w:val="0"/>
        <w:autoSpaceDE w:val="0"/>
        <w:autoSpaceDN w:val="0"/>
        <w:adjustRightInd w:val="0"/>
        <w:spacing w:line="360" w:lineRule="auto"/>
        <w:ind w:left="480" w:hanging="480"/>
        <w:rPr>
          <w:noProof/>
        </w:rPr>
      </w:pPr>
      <w:r w:rsidRPr="00412DAD">
        <w:rPr>
          <w:noProof/>
        </w:rPr>
        <w:t xml:space="preserve">Ashford, S. J., Caza, B. B., &amp; Reid, E. M. (2018). From surviving to thriving in the gig economy: A research agenda for individuals in the new world of work. </w:t>
      </w:r>
      <w:r w:rsidRPr="00412DAD">
        <w:rPr>
          <w:i/>
          <w:iCs/>
          <w:noProof/>
        </w:rPr>
        <w:t>Research in Organizational Behavior</w:t>
      </w:r>
      <w:r w:rsidRPr="00412DAD">
        <w:rPr>
          <w:noProof/>
        </w:rPr>
        <w:t xml:space="preserve">, </w:t>
      </w:r>
      <w:r w:rsidRPr="00412DAD">
        <w:rPr>
          <w:i/>
          <w:iCs/>
          <w:noProof/>
        </w:rPr>
        <w:t>38</w:t>
      </w:r>
      <w:r w:rsidRPr="00412DAD">
        <w:rPr>
          <w:noProof/>
        </w:rPr>
        <w:t>, 23–41. https://doi.org/https://doi.org/10.1016/j.riob.2018.11.001</w:t>
      </w:r>
    </w:p>
    <w:p w14:paraId="7B6CEEC7" w14:textId="77777777" w:rsidR="00412DAD" w:rsidRPr="00412DAD" w:rsidRDefault="00412DAD" w:rsidP="00412DAD">
      <w:pPr>
        <w:widowControl w:val="0"/>
        <w:autoSpaceDE w:val="0"/>
        <w:autoSpaceDN w:val="0"/>
        <w:adjustRightInd w:val="0"/>
        <w:spacing w:line="360" w:lineRule="auto"/>
        <w:ind w:left="480" w:hanging="480"/>
        <w:rPr>
          <w:noProof/>
        </w:rPr>
      </w:pPr>
      <w:r w:rsidRPr="00412DAD">
        <w:rPr>
          <w:noProof/>
        </w:rPr>
        <w:t xml:space="preserve">Bivens, J. (2019). </w:t>
      </w:r>
      <w:r w:rsidRPr="00412DAD">
        <w:rPr>
          <w:i/>
          <w:iCs/>
          <w:noProof/>
        </w:rPr>
        <w:t>The economic costs and benefits of Airbnb</w:t>
      </w:r>
      <w:r w:rsidRPr="00412DAD">
        <w:rPr>
          <w:noProof/>
        </w:rPr>
        <w:t>. Epi.Org. https://www.epi.org/publication/the-economic-costs-and-benefits-of-airbnb-no-reason-for-local-policymakers-to-let-airbnb-bypass-tax-or-regulatory-obligations/</w:t>
      </w:r>
    </w:p>
    <w:p w14:paraId="1D114B92" w14:textId="77777777" w:rsidR="00412DAD" w:rsidRPr="00412DAD" w:rsidRDefault="00412DAD" w:rsidP="00412DAD">
      <w:pPr>
        <w:widowControl w:val="0"/>
        <w:autoSpaceDE w:val="0"/>
        <w:autoSpaceDN w:val="0"/>
        <w:adjustRightInd w:val="0"/>
        <w:spacing w:line="360" w:lineRule="auto"/>
        <w:ind w:left="480" w:hanging="480"/>
        <w:rPr>
          <w:noProof/>
        </w:rPr>
      </w:pPr>
      <w:r w:rsidRPr="00412DAD">
        <w:rPr>
          <w:noProof/>
        </w:rPr>
        <w:t xml:space="preserve">Chua, E. L., Chiu, J. L., &amp; Bool, N. C. (2019). Sharing Economy: An Analysis of Airbnb Business Model and the Factors that Influence Consumer Adoption. </w:t>
      </w:r>
      <w:r w:rsidRPr="00412DAD">
        <w:rPr>
          <w:i/>
          <w:iCs/>
          <w:noProof/>
        </w:rPr>
        <w:t>Review of Integrative Business and Economic Research</w:t>
      </w:r>
      <w:r w:rsidRPr="00412DAD">
        <w:rPr>
          <w:noProof/>
        </w:rPr>
        <w:t xml:space="preserve">, </w:t>
      </w:r>
      <w:r w:rsidRPr="00412DAD">
        <w:rPr>
          <w:i/>
          <w:iCs/>
          <w:noProof/>
        </w:rPr>
        <w:t>8</w:t>
      </w:r>
      <w:r w:rsidRPr="00412DAD">
        <w:rPr>
          <w:noProof/>
        </w:rPr>
        <w:t>(2), 19–35.</w:t>
      </w:r>
    </w:p>
    <w:p w14:paraId="3B8CDC82" w14:textId="77777777" w:rsidR="00412DAD" w:rsidRPr="00412DAD" w:rsidRDefault="00412DAD" w:rsidP="00412DAD">
      <w:pPr>
        <w:widowControl w:val="0"/>
        <w:autoSpaceDE w:val="0"/>
        <w:autoSpaceDN w:val="0"/>
        <w:adjustRightInd w:val="0"/>
        <w:spacing w:line="360" w:lineRule="auto"/>
        <w:ind w:left="480" w:hanging="480"/>
        <w:rPr>
          <w:noProof/>
        </w:rPr>
      </w:pPr>
      <w:r w:rsidRPr="00412DAD">
        <w:rPr>
          <w:noProof/>
        </w:rPr>
        <w:t xml:space="preserve">Duggan, J., McDonell, A., Sherman, U., &amp; Carbery, R. (2021). </w:t>
      </w:r>
      <w:r w:rsidRPr="00412DAD">
        <w:rPr>
          <w:i/>
          <w:iCs/>
          <w:noProof/>
        </w:rPr>
        <w:t>Work in the Gig Economy: A research overview</w:t>
      </w:r>
      <w:r w:rsidRPr="00412DAD">
        <w:rPr>
          <w:noProof/>
        </w:rPr>
        <w:t>. Routledge.</w:t>
      </w:r>
    </w:p>
    <w:p w14:paraId="25F4311C" w14:textId="77777777" w:rsidR="00412DAD" w:rsidRPr="00412DAD" w:rsidRDefault="00412DAD" w:rsidP="00412DAD">
      <w:pPr>
        <w:widowControl w:val="0"/>
        <w:autoSpaceDE w:val="0"/>
        <w:autoSpaceDN w:val="0"/>
        <w:adjustRightInd w:val="0"/>
        <w:spacing w:line="360" w:lineRule="auto"/>
        <w:ind w:left="480" w:hanging="480"/>
        <w:rPr>
          <w:noProof/>
        </w:rPr>
      </w:pPr>
      <w:r w:rsidRPr="00412DAD">
        <w:rPr>
          <w:noProof/>
        </w:rPr>
        <w:t xml:space="preserve">Insideairbnb. (2021). </w:t>
      </w:r>
      <w:r w:rsidRPr="00412DAD">
        <w:rPr>
          <w:i/>
          <w:iCs/>
          <w:noProof/>
        </w:rPr>
        <w:t>Inside Airbnb</w:t>
      </w:r>
      <w:r w:rsidRPr="00412DAD">
        <w:rPr>
          <w:noProof/>
        </w:rPr>
        <w:t>. http://insideairbnb.com/get-the-data.html</w:t>
      </w:r>
    </w:p>
    <w:p w14:paraId="240CB665" w14:textId="77777777" w:rsidR="00412DAD" w:rsidRPr="00412DAD" w:rsidRDefault="00412DAD" w:rsidP="00412DAD">
      <w:pPr>
        <w:widowControl w:val="0"/>
        <w:autoSpaceDE w:val="0"/>
        <w:autoSpaceDN w:val="0"/>
        <w:adjustRightInd w:val="0"/>
        <w:spacing w:line="360" w:lineRule="auto"/>
        <w:ind w:left="480" w:hanging="480"/>
        <w:rPr>
          <w:noProof/>
        </w:rPr>
      </w:pPr>
      <w:r w:rsidRPr="00412DAD">
        <w:rPr>
          <w:noProof/>
        </w:rPr>
        <w:t xml:space="preserve">Nunez-Tabales, J., Solano-Sanchez, M. A., &amp; Caridad-y-Lopez-del-Rio, L. (2020). </w:t>
      </w:r>
      <w:r w:rsidRPr="00412DAD">
        <w:rPr>
          <w:i/>
          <w:iCs/>
          <w:noProof/>
        </w:rPr>
        <w:t>Ten Years of Airbnb Phenomenon Research: A Bibliometric Approach</w:t>
      </w:r>
      <w:r w:rsidRPr="00412DAD">
        <w:rPr>
          <w:noProof/>
        </w:rPr>
        <w:t>.</w:t>
      </w:r>
    </w:p>
    <w:p w14:paraId="16BE1583" w14:textId="77777777" w:rsidR="00412DAD" w:rsidRPr="00412DAD" w:rsidRDefault="00412DAD" w:rsidP="00412DAD">
      <w:pPr>
        <w:widowControl w:val="0"/>
        <w:autoSpaceDE w:val="0"/>
        <w:autoSpaceDN w:val="0"/>
        <w:adjustRightInd w:val="0"/>
        <w:spacing w:line="360" w:lineRule="auto"/>
        <w:ind w:left="480" w:hanging="480"/>
        <w:rPr>
          <w:noProof/>
        </w:rPr>
      </w:pPr>
      <w:r w:rsidRPr="00412DAD">
        <w:rPr>
          <w:noProof/>
        </w:rPr>
        <w:t xml:space="preserve">Van Rossum, G., &amp; Drake, F. L. (2009). </w:t>
      </w:r>
      <w:r w:rsidRPr="00412DAD">
        <w:rPr>
          <w:i/>
          <w:iCs/>
          <w:noProof/>
        </w:rPr>
        <w:t>Python 3 Reference Manual</w:t>
      </w:r>
      <w:r w:rsidRPr="00412DAD">
        <w:rPr>
          <w:noProof/>
        </w:rPr>
        <w:t>.</w:t>
      </w:r>
    </w:p>
    <w:p w14:paraId="740D0103" w14:textId="368DDEDA" w:rsidR="00AB3F54" w:rsidRDefault="00412DAD" w:rsidP="00211E17">
      <w:pPr>
        <w:pStyle w:val="dolgozatszveg"/>
        <w:ind w:firstLine="0"/>
      </w:pPr>
      <w:r>
        <w:fldChar w:fldCharType="end"/>
      </w:r>
    </w:p>
    <w:p w14:paraId="7BAB2496" w14:textId="77777777" w:rsidR="00AB3F54" w:rsidRDefault="00AB3F54">
      <w:r>
        <w:br w:type="page"/>
      </w:r>
    </w:p>
    <w:p w14:paraId="78FD962E" w14:textId="77777777" w:rsidR="00AB3F54" w:rsidRDefault="00AB3F54" w:rsidP="00AB3F54">
      <w:pPr>
        <w:pStyle w:val="Heading1"/>
        <w:numPr>
          <w:ilvl w:val="0"/>
          <w:numId w:val="0"/>
        </w:numPr>
      </w:pPr>
      <w:bookmarkStart w:id="13" w:name="_Toc74514343"/>
      <w:r>
        <w:lastRenderedPageBreak/>
        <w:t>I. Számú melléklet.</w:t>
      </w:r>
      <w:bookmarkEnd w:id="13"/>
    </w:p>
    <w:p w14:paraId="33775846" w14:textId="77777777" w:rsidR="00AB3F54" w:rsidRPr="00F25B36" w:rsidRDefault="00AB3F54" w:rsidP="00AB3F54">
      <w:pPr>
        <w:spacing w:line="360" w:lineRule="auto"/>
        <w:jc w:val="both"/>
        <w:rPr>
          <w:i/>
          <w:iCs/>
        </w:rPr>
      </w:pPr>
      <w:r w:rsidRPr="00F25B36">
        <w:rPr>
          <w:i/>
          <w:iCs/>
        </w:rPr>
        <w:t>Az adatok megfelelő feldolgozásához az alábbi függvényműveleteket írtam meg:</w:t>
      </w:r>
    </w:p>
    <w:p w14:paraId="04824F1F" w14:textId="77777777" w:rsidR="00AB3F54" w:rsidRDefault="00AB3F54" w:rsidP="00AB3F54">
      <w:pPr>
        <w:spacing w:line="360" w:lineRule="auto"/>
        <w:jc w:val="both"/>
      </w:pPr>
      <w:r w:rsidRPr="00412DAD">
        <w:rPr>
          <w:b/>
          <w:bCs/>
        </w:rPr>
        <w:t>describe_numberic_columns:</w:t>
      </w:r>
      <w:r>
        <w:t xml:space="preserve"> a számadatok leíró statisztikai jellemzőit gyűjti össze, pl. minimum éjszakák átlaga, Q1, Q3, szórás</w:t>
      </w:r>
    </w:p>
    <w:p w14:paraId="16221C00" w14:textId="77777777" w:rsidR="00AB3F54" w:rsidRDefault="00AB3F54" w:rsidP="00AB3F54">
      <w:pPr>
        <w:spacing w:line="360" w:lineRule="auto"/>
        <w:jc w:val="both"/>
      </w:pPr>
      <w:r w:rsidRPr="00412DAD">
        <w:rPr>
          <w:b/>
          <w:bCs/>
        </w:rPr>
        <w:t>bardiagram_dtype_review</w:t>
      </w:r>
      <w:r>
        <w:t>: összeszedi a bevitt kategória adatoszlopról, hogy milyen egyedi elemeket tartalmaz, valamint oszlopdiagramot plotol az egyedi kategóriák egyes darabszámaiból, és visszaadja egy listában az egyedi kategóriákat listáját a lista első elemeként, és azonos sorrendben a darabszámokat a lista második elemként</w:t>
      </w:r>
    </w:p>
    <w:p w14:paraId="3598E745" w14:textId="77777777" w:rsidR="00AB3F54" w:rsidRDefault="00AB3F54" w:rsidP="00AB3F54">
      <w:pPr>
        <w:spacing w:line="360" w:lineRule="auto"/>
        <w:jc w:val="both"/>
      </w:pPr>
      <w:r w:rsidRPr="000008EB">
        <w:rPr>
          <w:b/>
          <w:bCs/>
        </w:rPr>
        <w:t>gethist_prices_return</w:t>
      </w:r>
      <w:r>
        <w:t>: egy kereszttáblás adatsor inputból visszaadja az előforduló árakat listában, illetve kirajzolja az árak hisztogramjait</w:t>
      </w:r>
    </w:p>
    <w:p w14:paraId="45ED0F8B" w14:textId="77777777" w:rsidR="00AB3F54" w:rsidRDefault="00AB3F54" w:rsidP="00AB3F54">
      <w:pPr>
        <w:spacing w:line="360" w:lineRule="auto"/>
        <w:jc w:val="both"/>
      </w:pPr>
      <w:r w:rsidRPr="000008EB">
        <w:rPr>
          <w:b/>
          <w:bCs/>
        </w:rPr>
        <w:t>gini:</w:t>
      </w:r>
      <w:r>
        <w:t xml:space="preserve"> megadja a Gini együtthatóját a bevitt adatoknak, például a szállások árainak</w:t>
      </w:r>
    </w:p>
    <w:p w14:paraId="327A1A4B" w14:textId="77777777" w:rsidR="00AB3F54" w:rsidRDefault="00AB3F54" w:rsidP="00AB3F54">
      <w:pPr>
        <w:spacing w:line="360" w:lineRule="auto"/>
        <w:jc w:val="both"/>
      </w:pPr>
      <w:r w:rsidRPr="000008EB">
        <w:rPr>
          <w:b/>
          <w:bCs/>
        </w:rPr>
        <w:t>lorenz görbe</w:t>
      </w:r>
      <w:r>
        <w:t>: bevitt adatokból Lorenz-görbét plotol (ezt nem használtam végül)</w:t>
      </w:r>
    </w:p>
    <w:p w14:paraId="114F7E13" w14:textId="77777777" w:rsidR="00AB3F54" w:rsidRDefault="00AB3F54" w:rsidP="00AB3F54">
      <w:pPr>
        <w:spacing w:line="360" w:lineRule="auto"/>
        <w:jc w:val="both"/>
      </w:pPr>
      <w:r w:rsidRPr="000008EB">
        <w:rPr>
          <w:b/>
          <w:bCs/>
        </w:rPr>
        <w:t>plotprices:</w:t>
      </w:r>
      <w:r>
        <w:t xml:space="preserve"> a gethist_prices outputját belerakván, kiadja az árak kumulatív eloszlását ábrázoló függvényt, gyakorlatilag egy Lorenz-görbét. Pl.: </w:t>
      </w:r>
    </w:p>
    <w:p w14:paraId="31A455AD" w14:textId="6555CADD" w:rsidR="00AB3F54" w:rsidRDefault="00AB3F54" w:rsidP="00AB3F54">
      <w:pPr>
        <w:spacing w:line="360" w:lineRule="auto"/>
        <w:jc w:val="both"/>
      </w:pPr>
      <w:r w:rsidRPr="000008EB">
        <w:rPr>
          <w:b/>
          <w:bCs/>
        </w:rPr>
        <w:t>collect_data_from_timestamp_df</w:t>
      </w:r>
      <w:r>
        <w:t xml:space="preserve">: ez a legfontosabb függvény, a fenti függvények használatával, egy kereszttáblából és egy megadott időpontból, visszaadja az időpontot, a leíró statisztikai makroadatokat, a szállások típusait és darabszámait, a kerületek neveit és kerületenkénti darabszámot, az árakat ID szerint rendezve, az árakat növekvő sorrendbe rendezve, és a Gini együtthatót. </w:t>
      </w:r>
    </w:p>
    <w:p w14:paraId="275465F7" w14:textId="77777777" w:rsidR="00AB3F54" w:rsidRDefault="00AB3F54">
      <w:r>
        <w:br w:type="page"/>
      </w:r>
    </w:p>
    <w:p w14:paraId="59993367" w14:textId="77777777" w:rsidR="00AB3F54" w:rsidRDefault="00AB3F54" w:rsidP="00AB3F54">
      <w:pPr>
        <w:spacing w:line="360" w:lineRule="auto"/>
        <w:jc w:val="both"/>
      </w:pPr>
    </w:p>
    <w:p w14:paraId="08779F39" w14:textId="77777777" w:rsidR="00AB3F54" w:rsidRDefault="00AB3F54" w:rsidP="00AB3F54">
      <w:pPr>
        <w:pStyle w:val="Heading1"/>
        <w:numPr>
          <w:ilvl w:val="0"/>
          <w:numId w:val="0"/>
        </w:numPr>
      </w:pPr>
      <w:bookmarkStart w:id="14" w:name="_Toc74514344"/>
      <w:r>
        <w:t>II. számú melléklet</w:t>
      </w:r>
      <w:bookmarkEnd w:id="14"/>
    </w:p>
    <w:p w14:paraId="70240B38" w14:textId="77777777" w:rsidR="00AB3F54" w:rsidRDefault="00AB3F54" w:rsidP="00F26DAC">
      <w:pPr>
        <w:pStyle w:val="dolgozatszveg"/>
        <w:numPr>
          <w:ilvl w:val="0"/>
          <w:numId w:val="5"/>
        </w:numPr>
        <w:sectPr w:rsidR="00AB3F54" w:rsidSect="00AB3F54">
          <w:footerReference w:type="default" r:id="rId9"/>
          <w:footerReference w:type="first" r:id="rId10"/>
          <w:type w:val="continuous"/>
          <w:pgSz w:w="11906" w:h="16838" w:code="9"/>
          <w:pgMar w:top="1418" w:right="1418" w:bottom="1418" w:left="1418" w:header="709" w:footer="709" w:gutter="0"/>
          <w:pgNumType w:start="1"/>
          <w:cols w:space="708"/>
          <w:docGrid w:linePitch="360"/>
        </w:sectPr>
      </w:pPr>
    </w:p>
    <w:p w14:paraId="31CF686B" w14:textId="77777777" w:rsidR="00AB3F54" w:rsidRDefault="00AB3F54" w:rsidP="00F26DAC">
      <w:pPr>
        <w:pStyle w:val="dolgozatszveg"/>
        <w:numPr>
          <w:ilvl w:val="0"/>
          <w:numId w:val="5"/>
        </w:numPr>
      </w:pPr>
      <w:r>
        <w:t>ábra: a leíró statisztikák változása (saját készítés)</w:t>
      </w:r>
    </w:p>
    <w:p w14:paraId="7CE59B1F" w14:textId="77777777" w:rsidR="00AB3F54" w:rsidRDefault="00AB3F54" w:rsidP="00AB3F54">
      <w:pPr>
        <w:pStyle w:val="dolgozatszveg"/>
        <w:ind w:left="587" w:firstLine="0"/>
      </w:pPr>
      <w:r w:rsidRPr="00196BDA">
        <w:drawing>
          <wp:inline distT="0" distB="0" distL="0" distR="0" wp14:anchorId="7D24F383" wp14:editId="0D9ED8B0">
            <wp:extent cx="3273720" cy="3240000"/>
            <wp:effectExtent l="0" t="0" r="3175" b="0"/>
            <wp:docPr id="6" name="Picture 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low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73720" cy="3240000"/>
                    </a:xfrm>
                    <a:prstGeom prst="rect">
                      <a:avLst/>
                    </a:prstGeom>
                    <a:noFill/>
                    <a:ln>
                      <a:noFill/>
                    </a:ln>
                  </pic:spPr>
                </pic:pic>
              </a:graphicData>
            </a:graphic>
          </wp:inline>
        </w:drawing>
      </w:r>
    </w:p>
    <w:p w14:paraId="0F7CF4B1" w14:textId="77777777" w:rsidR="00AB3F54" w:rsidRDefault="00AB3F54" w:rsidP="00F26DAC">
      <w:pPr>
        <w:pStyle w:val="dolgozatszveg"/>
        <w:numPr>
          <w:ilvl w:val="0"/>
          <w:numId w:val="5"/>
        </w:numPr>
      </w:pPr>
      <w:r>
        <w:t>Ábra: az összesített árak leíró statisztikáinak korrelációs mátrixa</w:t>
      </w:r>
    </w:p>
    <w:p w14:paraId="47C3EAAA" w14:textId="77777777" w:rsidR="00AB3F54" w:rsidRPr="00196BDA" w:rsidRDefault="00AB3F54" w:rsidP="00AB3F54">
      <w:pPr>
        <w:pStyle w:val="dolgozatszveg"/>
        <w:ind w:firstLine="0"/>
      </w:pPr>
    </w:p>
    <w:p w14:paraId="420E56B9" w14:textId="77777777" w:rsidR="00AB3F54" w:rsidRDefault="00AB3F54" w:rsidP="00AB3F54">
      <w:pPr>
        <w:pStyle w:val="Heading1"/>
        <w:numPr>
          <w:ilvl w:val="0"/>
          <w:numId w:val="0"/>
        </w:numPr>
        <w:sectPr w:rsidR="00AB3F54" w:rsidSect="006E467B">
          <w:type w:val="continuous"/>
          <w:pgSz w:w="11906" w:h="16838" w:code="9"/>
          <w:pgMar w:top="1418" w:right="1418" w:bottom="1418" w:left="1418" w:header="709" w:footer="709" w:gutter="0"/>
          <w:pgNumType w:start="1"/>
          <w:cols w:num="2" w:space="708"/>
          <w:docGrid w:linePitch="360"/>
        </w:sectPr>
      </w:pPr>
      <w:bookmarkStart w:id="15" w:name="_Toc74514345"/>
      <w:r w:rsidRPr="00196BDA">
        <w:drawing>
          <wp:inline distT="0" distB="0" distL="0" distR="0" wp14:anchorId="21EB813A" wp14:editId="62C944C4">
            <wp:extent cx="3366135" cy="2495550"/>
            <wp:effectExtent l="0" t="0" r="0" b="0"/>
            <wp:docPr id="9" name="Picture 9"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treemap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66135" cy="2495550"/>
                    </a:xfrm>
                    <a:prstGeom prst="rect">
                      <a:avLst/>
                    </a:prstGeom>
                    <a:noFill/>
                    <a:ln>
                      <a:noFill/>
                    </a:ln>
                  </pic:spPr>
                </pic:pic>
              </a:graphicData>
            </a:graphic>
          </wp:inline>
        </w:drawing>
      </w:r>
      <w:bookmarkEnd w:id="15"/>
    </w:p>
    <w:p w14:paraId="3B21BE51" w14:textId="77777777" w:rsidR="00AB3F54" w:rsidRPr="006E467B" w:rsidRDefault="00AB3F54" w:rsidP="00F26DAC">
      <w:pPr>
        <w:pStyle w:val="ListParagraph"/>
        <w:numPr>
          <w:ilvl w:val="0"/>
          <w:numId w:val="5"/>
        </w:numPr>
        <w:jc w:val="both"/>
        <w:rPr>
          <w:lang w:val="hu-HU"/>
        </w:rPr>
      </w:pPr>
      <w:r w:rsidRPr="006E467B">
        <w:rPr>
          <w:lang w:val="hu-HU"/>
        </w:rPr>
        <w:t>Ábra: Egy szállásra eső h</w:t>
      </w:r>
      <w:r>
        <w:rPr>
          <w:lang w:val="hu-HU"/>
        </w:rPr>
        <w:t>avi értékelések számának változása</w:t>
      </w:r>
    </w:p>
    <w:p w14:paraId="6AEE4AB9" w14:textId="26D6D3AF" w:rsidR="00AB3F54" w:rsidRDefault="00AB3F54" w:rsidP="00AB3F54">
      <w:pPr>
        <w:ind w:left="227"/>
        <w:jc w:val="both"/>
      </w:pPr>
      <w:r w:rsidRPr="006E467B">
        <w:drawing>
          <wp:inline distT="0" distB="0" distL="0" distR="0" wp14:anchorId="5E6003F8" wp14:editId="24852919">
            <wp:extent cx="2467582" cy="1800000"/>
            <wp:effectExtent l="0" t="0" r="9525" b="0"/>
            <wp:docPr id="1030" name="Picture 6" descr="Chart, line chart&#10;&#10;Description automatically generated">
              <a:extLst xmlns:a="http://schemas.openxmlformats.org/drawingml/2006/main">
                <a:ext uri="{FF2B5EF4-FFF2-40B4-BE49-F238E27FC236}">
                  <a16:creationId xmlns:a16="http://schemas.microsoft.com/office/drawing/2014/main" id="{5A8E73E5-611E-41E9-8B3B-76043C5609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Chart, line chart&#10;&#10;Description automatically generated">
                      <a:extLst>
                        <a:ext uri="{FF2B5EF4-FFF2-40B4-BE49-F238E27FC236}">
                          <a16:creationId xmlns:a16="http://schemas.microsoft.com/office/drawing/2014/main" id="{5A8E73E5-611E-41E9-8B3B-76043C56090F}"/>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67582" cy="1800000"/>
                    </a:xfrm>
                    <a:prstGeom prst="rect">
                      <a:avLst/>
                    </a:prstGeom>
                    <a:noFill/>
                  </pic:spPr>
                </pic:pic>
              </a:graphicData>
            </a:graphic>
          </wp:inline>
        </w:drawing>
      </w:r>
    </w:p>
    <w:p w14:paraId="3DE822A1" w14:textId="1667ED3C" w:rsidR="00AB3F54" w:rsidRPr="00AB3F54" w:rsidRDefault="00AB3F54" w:rsidP="00AB3F54">
      <w:r>
        <w:br w:type="page"/>
      </w:r>
    </w:p>
    <w:p w14:paraId="0D855E25" w14:textId="77777777" w:rsidR="00AB3F54" w:rsidRPr="00763229" w:rsidRDefault="00AB3F54" w:rsidP="00F26DAC">
      <w:pPr>
        <w:pStyle w:val="ListParagraph"/>
        <w:numPr>
          <w:ilvl w:val="0"/>
          <w:numId w:val="5"/>
        </w:numPr>
        <w:jc w:val="both"/>
        <w:rPr>
          <w:lang w:val="hu-HU"/>
        </w:rPr>
      </w:pPr>
      <w:r w:rsidRPr="00763229">
        <w:rPr>
          <w:lang w:val="hu-HU"/>
        </w:rPr>
        <w:lastRenderedPageBreak/>
        <w:t>Ábra: Korrelációs matrix multikollienaritás keresése célj</w:t>
      </w:r>
      <w:r>
        <w:rPr>
          <w:lang w:val="hu-HU"/>
        </w:rPr>
        <w:t>ából</w:t>
      </w:r>
    </w:p>
    <w:p w14:paraId="50797B3F" w14:textId="77777777" w:rsidR="00AB3F54" w:rsidRDefault="00AB3F54" w:rsidP="00AB3F54">
      <w:pPr>
        <w:ind w:left="227"/>
        <w:jc w:val="both"/>
      </w:pPr>
      <w:r>
        <w:rPr>
          <w:b/>
          <w:bCs/>
          <w:noProof/>
        </w:rPr>
        <w:drawing>
          <wp:inline distT="0" distB="0" distL="0" distR="0" wp14:anchorId="23865C0E" wp14:editId="748652DC">
            <wp:extent cx="5759450" cy="2624365"/>
            <wp:effectExtent l="0" t="0" r="0" b="5080"/>
            <wp:docPr id="7" name="Picture 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treemap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2624365"/>
                    </a:xfrm>
                    <a:prstGeom prst="rect">
                      <a:avLst/>
                    </a:prstGeom>
                    <a:noFill/>
                    <a:ln>
                      <a:noFill/>
                    </a:ln>
                  </pic:spPr>
                </pic:pic>
              </a:graphicData>
            </a:graphic>
          </wp:inline>
        </w:drawing>
      </w:r>
    </w:p>
    <w:p w14:paraId="5F79F681" w14:textId="77777777" w:rsidR="00AB3F54" w:rsidRDefault="00AB3F54" w:rsidP="00F26DAC">
      <w:pPr>
        <w:pStyle w:val="ListParagraph"/>
        <w:numPr>
          <w:ilvl w:val="0"/>
          <w:numId w:val="5"/>
        </w:numPr>
        <w:jc w:val="both"/>
        <w:rPr>
          <w:lang w:val="hu-HU"/>
        </w:rPr>
      </w:pPr>
      <w:r w:rsidRPr="004A0639">
        <w:rPr>
          <w:lang w:val="hu-HU"/>
        </w:rPr>
        <w:t>Ábra: Új szállások önmagukhoz v</w:t>
      </w:r>
      <w:r>
        <w:rPr>
          <w:lang w:val="hu-HU"/>
        </w:rPr>
        <w:t xml:space="preserve">iszonyított arányának típusonkénti korrelációja: </w:t>
      </w:r>
    </w:p>
    <w:p w14:paraId="64F28BCD" w14:textId="77777777" w:rsidR="00AB3F54" w:rsidRPr="004A0639" w:rsidRDefault="00AB3F54" w:rsidP="00AB3F54">
      <w:pPr>
        <w:pStyle w:val="ListParagraph"/>
        <w:ind w:left="587"/>
        <w:jc w:val="both"/>
        <w:rPr>
          <w:lang w:val="hu-HU"/>
        </w:rPr>
      </w:pPr>
      <w:r>
        <w:rPr>
          <w:noProof/>
          <w:lang w:val="hu-HU"/>
        </w:rPr>
        <w:drawing>
          <wp:inline distT="0" distB="0" distL="0" distR="0" wp14:anchorId="6025B097" wp14:editId="20F475A3">
            <wp:extent cx="5759450" cy="3324033"/>
            <wp:effectExtent l="0" t="0" r="0" b="0"/>
            <wp:docPr id="11" name="Picture 1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324033"/>
                    </a:xfrm>
                    <a:prstGeom prst="rect">
                      <a:avLst/>
                    </a:prstGeom>
                    <a:noFill/>
                    <a:ln>
                      <a:noFill/>
                    </a:ln>
                  </pic:spPr>
                </pic:pic>
              </a:graphicData>
            </a:graphic>
          </wp:inline>
        </w:drawing>
      </w:r>
    </w:p>
    <w:p w14:paraId="658BC45F" w14:textId="3498973F" w:rsidR="00EE32BA" w:rsidRPr="000C435A" w:rsidRDefault="00AB3F54" w:rsidP="000C435A">
      <w:pPr>
        <w:pStyle w:val="Heading1"/>
        <w:numPr>
          <w:ilvl w:val="0"/>
          <w:numId w:val="0"/>
        </w:numPr>
        <w:ind w:left="360" w:hanging="360"/>
      </w:pPr>
      <w:bookmarkStart w:id="16" w:name="_Toc74514346"/>
      <w:r>
        <w:t>III. Melléklet: az elemzéshez használt Jupyter Notebook</w:t>
      </w:r>
      <w:bookmarkEnd w:id="16"/>
    </w:p>
    <w:p w14:paraId="3289B2FF" w14:textId="269BFBC2" w:rsidR="000C435A" w:rsidRPr="000C435A" w:rsidRDefault="000C435A" w:rsidP="000C435A">
      <w:pPr>
        <w:pStyle w:val="dolgozatszveg"/>
        <w:ind w:firstLine="0"/>
      </w:pPr>
      <w:r>
        <w:t xml:space="preserve">Elérhető: </w:t>
      </w:r>
      <w:hyperlink r:id="rId16" w:history="1">
        <w:r w:rsidRPr="00211E17">
          <w:rPr>
            <w:rStyle w:val="Hyperlink"/>
          </w:rPr>
          <w:t>https://drive.google.com/file/d/1Ysd_9m948ufJ0YVeSAtPs2sYM_xyF2N0/view?usp=sharing</w:t>
        </w:r>
      </w:hyperlink>
    </w:p>
    <w:sectPr w:rsidR="000C435A" w:rsidRPr="000C435A" w:rsidSect="006E467B">
      <w:footerReference w:type="default" r:id="rId17"/>
      <w:footerReference w:type="first" r:id="rId18"/>
      <w:type w:val="continuous"/>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237347" w14:textId="77777777" w:rsidR="00F26DAC" w:rsidRDefault="00F26DAC" w:rsidP="00C71FB4">
      <w:pPr>
        <w:pStyle w:val="atvezetes"/>
      </w:pPr>
      <w:r>
        <w:separator/>
      </w:r>
    </w:p>
  </w:endnote>
  <w:endnote w:type="continuationSeparator" w:id="0">
    <w:p w14:paraId="6BEF2CE9" w14:textId="77777777" w:rsidR="00F26DAC" w:rsidRDefault="00F26DAC" w:rsidP="00C71FB4">
      <w:pPr>
        <w:pStyle w:val="atvezetes"/>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771153"/>
      <w:docPartObj>
        <w:docPartGallery w:val="Page Numbers (Bottom of Page)"/>
        <w:docPartUnique/>
      </w:docPartObj>
    </w:sdtPr>
    <w:sdtContent>
      <w:p w14:paraId="188A1EAF" w14:textId="77777777" w:rsidR="00AB3F54" w:rsidRDefault="00AB3F54" w:rsidP="00D80CCC">
        <w:pPr>
          <w:pStyle w:val="Footer"/>
          <w:jc w:val="center"/>
        </w:pPr>
        <w:r>
          <w:fldChar w:fldCharType="begin"/>
        </w:r>
        <w:r>
          <w:instrText>PAGE   \* MERGEFORMAT</w:instrText>
        </w:r>
        <w:r>
          <w:fldChar w:fldCharType="separate"/>
        </w:r>
        <w:r>
          <w:rPr>
            <w:noProof/>
          </w:rPr>
          <w:t>4</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B9C22" w14:textId="77777777" w:rsidR="00AB3F54" w:rsidRDefault="00AB3F54">
    <w:pPr>
      <w:pStyle w:val="Footer"/>
      <w:jc w:val="center"/>
    </w:pPr>
  </w:p>
  <w:p w14:paraId="72B1AA2D" w14:textId="77777777" w:rsidR="00AB3F54" w:rsidRDefault="00AB3F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053823"/>
      <w:docPartObj>
        <w:docPartGallery w:val="Page Numbers (Bottom of Page)"/>
        <w:docPartUnique/>
      </w:docPartObj>
    </w:sdtPr>
    <w:sdtEndPr/>
    <w:sdtContent>
      <w:p w14:paraId="09E67204" w14:textId="4422AE2D" w:rsidR="00EE52EF" w:rsidRDefault="00EE52EF" w:rsidP="00D80CCC">
        <w:pPr>
          <w:pStyle w:val="Footer"/>
          <w:jc w:val="center"/>
        </w:pPr>
        <w:r>
          <w:fldChar w:fldCharType="begin"/>
        </w:r>
        <w:r>
          <w:instrText>PAGE   \* MERGEFORMAT</w:instrText>
        </w:r>
        <w:r>
          <w:fldChar w:fldCharType="separate"/>
        </w:r>
        <w:r w:rsidR="00B55635">
          <w:rPr>
            <w:noProof/>
          </w:rPr>
          <w:t>4</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2600D" w14:textId="206DA870" w:rsidR="00EE52EF" w:rsidRDefault="00EE52EF">
    <w:pPr>
      <w:pStyle w:val="Footer"/>
      <w:jc w:val="center"/>
    </w:pPr>
  </w:p>
  <w:p w14:paraId="2FFF6D51" w14:textId="77777777" w:rsidR="00EE52EF" w:rsidRDefault="00EE52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62E14E" w14:textId="77777777" w:rsidR="00F26DAC" w:rsidRDefault="00F26DAC" w:rsidP="00C71FB4">
      <w:pPr>
        <w:pStyle w:val="atvezetes"/>
      </w:pPr>
      <w:r>
        <w:separator/>
      </w:r>
    </w:p>
  </w:footnote>
  <w:footnote w:type="continuationSeparator" w:id="0">
    <w:p w14:paraId="7319E7F3" w14:textId="77777777" w:rsidR="00F26DAC" w:rsidRDefault="00F26DAC" w:rsidP="00C71FB4">
      <w:pPr>
        <w:pStyle w:val="atvezetes"/>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89F26AD4"/>
    <w:lvl w:ilvl="0">
      <w:start w:val="1"/>
      <w:numFmt w:val="decimal"/>
      <w:pStyle w:val="ListNumber3"/>
      <w:lvlText w:val="%1."/>
      <w:lvlJc w:val="left"/>
      <w:pPr>
        <w:tabs>
          <w:tab w:val="num" w:pos="926"/>
        </w:tabs>
        <w:ind w:left="926" w:hanging="360"/>
      </w:pPr>
    </w:lvl>
  </w:abstractNum>
  <w:abstractNum w:abstractNumId="1" w15:restartNumberingAfterBreak="0">
    <w:nsid w:val="083878F2"/>
    <w:multiLevelType w:val="hybridMultilevel"/>
    <w:tmpl w:val="0E2612EA"/>
    <w:lvl w:ilvl="0" w:tplc="EF5ADAF8">
      <w:start w:val="1"/>
      <w:numFmt w:val="decimal"/>
      <w:lvlText w:val="%1."/>
      <w:lvlJc w:val="left"/>
      <w:pPr>
        <w:ind w:left="587" w:hanging="360"/>
      </w:pPr>
      <w:rPr>
        <w:rFonts w:hint="default"/>
      </w:rPr>
    </w:lvl>
    <w:lvl w:ilvl="1" w:tplc="0C090019" w:tentative="1">
      <w:start w:val="1"/>
      <w:numFmt w:val="lowerLetter"/>
      <w:lvlText w:val="%2."/>
      <w:lvlJc w:val="left"/>
      <w:pPr>
        <w:ind w:left="1307" w:hanging="360"/>
      </w:pPr>
    </w:lvl>
    <w:lvl w:ilvl="2" w:tplc="0C09001B" w:tentative="1">
      <w:start w:val="1"/>
      <w:numFmt w:val="lowerRoman"/>
      <w:lvlText w:val="%3."/>
      <w:lvlJc w:val="right"/>
      <w:pPr>
        <w:ind w:left="2027" w:hanging="180"/>
      </w:pPr>
    </w:lvl>
    <w:lvl w:ilvl="3" w:tplc="0C09000F" w:tentative="1">
      <w:start w:val="1"/>
      <w:numFmt w:val="decimal"/>
      <w:lvlText w:val="%4."/>
      <w:lvlJc w:val="left"/>
      <w:pPr>
        <w:ind w:left="2747" w:hanging="360"/>
      </w:pPr>
    </w:lvl>
    <w:lvl w:ilvl="4" w:tplc="0C090019" w:tentative="1">
      <w:start w:val="1"/>
      <w:numFmt w:val="lowerLetter"/>
      <w:lvlText w:val="%5."/>
      <w:lvlJc w:val="left"/>
      <w:pPr>
        <w:ind w:left="3467" w:hanging="360"/>
      </w:pPr>
    </w:lvl>
    <w:lvl w:ilvl="5" w:tplc="0C09001B" w:tentative="1">
      <w:start w:val="1"/>
      <w:numFmt w:val="lowerRoman"/>
      <w:lvlText w:val="%6."/>
      <w:lvlJc w:val="right"/>
      <w:pPr>
        <w:ind w:left="4187" w:hanging="180"/>
      </w:pPr>
    </w:lvl>
    <w:lvl w:ilvl="6" w:tplc="0C09000F" w:tentative="1">
      <w:start w:val="1"/>
      <w:numFmt w:val="decimal"/>
      <w:lvlText w:val="%7."/>
      <w:lvlJc w:val="left"/>
      <w:pPr>
        <w:ind w:left="4907" w:hanging="360"/>
      </w:pPr>
    </w:lvl>
    <w:lvl w:ilvl="7" w:tplc="0C090019" w:tentative="1">
      <w:start w:val="1"/>
      <w:numFmt w:val="lowerLetter"/>
      <w:lvlText w:val="%8."/>
      <w:lvlJc w:val="left"/>
      <w:pPr>
        <w:ind w:left="5627" w:hanging="360"/>
      </w:pPr>
    </w:lvl>
    <w:lvl w:ilvl="8" w:tplc="0C09001B" w:tentative="1">
      <w:start w:val="1"/>
      <w:numFmt w:val="lowerRoman"/>
      <w:lvlText w:val="%9."/>
      <w:lvlJc w:val="right"/>
      <w:pPr>
        <w:ind w:left="6347" w:hanging="180"/>
      </w:pPr>
    </w:lvl>
  </w:abstractNum>
  <w:abstractNum w:abstractNumId="2" w15:restartNumberingAfterBreak="0">
    <w:nsid w:val="1D922D2B"/>
    <w:multiLevelType w:val="multilevel"/>
    <w:tmpl w:val="BA944EDA"/>
    <w:lvl w:ilvl="0">
      <w:start w:val="1"/>
      <w:numFmt w:val="decimal"/>
      <w:suff w:val="space"/>
      <w:lvlText w:val="%1"/>
      <w:lvlJc w:val="left"/>
      <w:pPr>
        <w:ind w:left="432" w:hanging="432"/>
      </w:pPr>
      <w:rPr>
        <w:rFonts w:ascii="Times New Roman" w:hAnsi="Times New Roman" w:cs="Times New Roman" w:hint="default"/>
      </w:rPr>
    </w:lvl>
    <w:lvl w:ilvl="1">
      <w:start w:val="1"/>
      <w:numFmt w:val="decimal"/>
      <w:suff w:val="space"/>
      <w:lvlText w:val="%1.%2"/>
      <w:lvlJc w:val="left"/>
      <w:pPr>
        <w:ind w:left="340" w:hanging="34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left"/>
      <w:pPr>
        <w:ind w:left="340" w:hanging="34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340E2FAD"/>
    <w:multiLevelType w:val="hybridMultilevel"/>
    <w:tmpl w:val="D040E07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7F2D3887"/>
    <w:multiLevelType w:val="multilevel"/>
    <w:tmpl w:val="3940B942"/>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0"/>
  </w:num>
  <w:num w:numId="4">
    <w:abstractNumId w:val="3"/>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Y3trA0MzU2MzA3NrRQ0lEKTi0uzszPAykwrAUAnRAA5SwAAAA="/>
  </w:docVars>
  <w:rsids>
    <w:rsidRoot w:val="002B0D0B"/>
    <w:rsid w:val="000008EB"/>
    <w:rsid w:val="0000350C"/>
    <w:rsid w:val="00004EE4"/>
    <w:rsid w:val="00007936"/>
    <w:rsid w:val="0001033B"/>
    <w:rsid w:val="00010CB4"/>
    <w:rsid w:val="00011111"/>
    <w:rsid w:val="000128BA"/>
    <w:rsid w:val="00017661"/>
    <w:rsid w:val="000248DC"/>
    <w:rsid w:val="0002682B"/>
    <w:rsid w:val="0003105B"/>
    <w:rsid w:val="00031C69"/>
    <w:rsid w:val="0003205E"/>
    <w:rsid w:val="00035292"/>
    <w:rsid w:val="00037552"/>
    <w:rsid w:val="00050982"/>
    <w:rsid w:val="00052972"/>
    <w:rsid w:val="000628AE"/>
    <w:rsid w:val="00062B76"/>
    <w:rsid w:val="00063749"/>
    <w:rsid w:val="00065AEC"/>
    <w:rsid w:val="000715BE"/>
    <w:rsid w:val="0007303A"/>
    <w:rsid w:val="00073C68"/>
    <w:rsid w:val="00074CF9"/>
    <w:rsid w:val="000767B7"/>
    <w:rsid w:val="000779D8"/>
    <w:rsid w:val="000808F3"/>
    <w:rsid w:val="000871A1"/>
    <w:rsid w:val="00092AFD"/>
    <w:rsid w:val="0009372F"/>
    <w:rsid w:val="00095471"/>
    <w:rsid w:val="00096D22"/>
    <w:rsid w:val="000A2884"/>
    <w:rsid w:val="000A5E6F"/>
    <w:rsid w:val="000A5FAF"/>
    <w:rsid w:val="000A6B12"/>
    <w:rsid w:val="000B06FF"/>
    <w:rsid w:val="000B3A2D"/>
    <w:rsid w:val="000B43F8"/>
    <w:rsid w:val="000B44B7"/>
    <w:rsid w:val="000C0BEE"/>
    <w:rsid w:val="000C14A4"/>
    <w:rsid w:val="000C214D"/>
    <w:rsid w:val="000C263F"/>
    <w:rsid w:val="000C435A"/>
    <w:rsid w:val="000C570B"/>
    <w:rsid w:val="000D01AF"/>
    <w:rsid w:val="000D0C9B"/>
    <w:rsid w:val="000D33A6"/>
    <w:rsid w:val="000D49EF"/>
    <w:rsid w:val="000D592F"/>
    <w:rsid w:val="000E4637"/>
    <w:rsid w:val="000E5828"/>
    <w:rsid w:val="000F1CDD"/>
    <w:rsid w:val="000F22E3"/>
    <w:rsid w:val="000F7253"/>
    <w:rsid w:val="000F7E33"/>
    <w:rsid w:val="00103B23"/>
    <w:rsid w:val="00107E6A"/>
    <w:rsid w:val="0011309E"/>
    <w:rsid w:val="001136B3"/>
    <w:rsid w:val="00114226"/>
    <w:rsid w:val="00114525"/>
    <w:rsid w:val="00117856"/>
    <w:rsid w:val="00121F95"/>
    <w:rsid w:val="0012513A"/>
    <w:rsid w:val="001253AE"/>
    <w:rsid w:val="001271B5"/>
    <w:rsid w:val="00131E71"/>
    <w:rsid w:val="0013467F"/>
    <w:rsid w:val="00136B39"/>
    <w:rsid w:val="001374F5"/>
    <w:rsid w:val="001409AB"/>
    <w:rsid w:val="00143609"/>
    <w:rsid w:val="00144E40"/>
    <w:rsid w:val="00147D7A"/>
    <w:rsid w:val="001520BE"/>
    <w:rsid w:val="00152ACB"/>
    <w:rsid w:val="001532FB"/>
    <w:rsid w:val="00156AF4"/>
    <w:rsid w:val="0016227C"/>
    <w:rsid w:val="00172F4A"/>
    <w:rsid w:val="00173522"/>
    <w:rsid w:val="00174BA1"/>
    <w:rsid w:val="00174F4F"/>
    <w:rsid w:val="00177547"/>
    <w:rsid w:val="00182FE1"/>
    <w:rsid w:val="001830FF"/>
    <w:rsid w:val="0018584D"/>
    <w:rsid w:val="0018663C"/>
    <w:rsid w:val="0019170B"/>
    <w:rsid w:val="00196BDA"/>
    <w:rsid w:val="001A1FD3"/>
    <w:rsid w:val="001A256F"/>
    <w:rsid w:val="001A2A6B"/>
    <w:rsid w:val="001A34E4"/>
    <w:rsid w:val="001A4F6C"/>
    <w:rsid w:val="001B0E36"/>
    <w:rsid w:val="001B2BDD"/>
    <w:rsid w:val="001B3069"/>
    <w:rsid w:val="001B4520"/>
    <w:rsid w:val="001B4A15"/>
    <w:rsid w:val="001B4C08"/>
    <w:rsid w:val="001B6E71"/>
    <w:rsid w:val="001B7100"/>
    <w:rsid w:val="001B7300"/>
    <w:rsid w:val="001B7B1F"/>
    <w:rsid w:val="001C3BA9"/>
    <w:rsid w:val="001D0F15"/>
    <w:rsid w:val="001D1D97"/>
    <w:rsid w:val="001D256A"/>
    <w:rsid w:val="001D3F45"/>
    <w:rsid w:val="001D4C1A"/>
    <w:rsid w:val="001D75B4"/>
    <w:rsid w:val="001E0DE7"/>
    <w:rsid w:val="001E1B8D"/>
    <w:rsid w:val="001E24E8"/>
    <w:rsid w:val="001E6743"/>
    <w:rsid w:val="001E6810"/>
    <w:rsid w:val="001E7EC5"/>
    <w:rsid w:val="001F0348"/>
    <w:rsid w:val="001F40CE"/>
    <w:rsid w:val="001F6135"/>
    <w:rsid w:val="001F71EA"/>
    <w:rsid w:val="001F7DAD"/>
    <w:rsid w:val="001F7E82"/>
    <w:rsid w:val="00200832"/>
    <w:rsid w:val="0020132F"/>
    <w:rsid w:val="002034D5"/>
    <w:rsid w:val="0020603F"/>
    <w:rsid w:val="00206A91"/>
    <w:rsid w:val="002109C6"/>
    <w:rsid w:val="00211E17"/>
    <w:rsid w:val="00214929"/>
    <w:rsid w:val="002170BD"/>
    <w:rsid w:val="00217C18"/>
    <w:rsid w:val="00225452"/>
    <w:rsid w:val="0022626D"/>
    <w:rsid w:val="0023147E"/>
    <w:rsid w:val="00233ED2"/>
    <w:rsid w:val="00234F4A"/>
    <w:rsid w:val="00235272"/>
    <w:rsid w:val="002375E1"/>
    <w:rsid w:val="00240694"/>
    <w:rsid w:val="00241CCF"/>
    <w:rsid w:val="00245BEF"/>
    <w:rsid w:val="0025250B"/>
    <w:rsid w:val="00257A59"/>
    <w:rsid w:val="00257B1B"/>
    <w:rsid w:val="0026281E"/>
    <w:rsid w:val="00265876"/>
    <w:rsid w:val="00270509"/>
    <w:rsid w:val="0027139B"/>
    <w:rsid w:val="00271DB9"/>
    <w:rsid w:val="0027439B"/>
    <w:rsid w:val="0028496E"/>
    <w:rsid w:val="002850D6"/>
    <w:rsid w:val="002852FC"/>
    <w:rsid w:val="00294EEC"/>
    <w:rsid w:val="00295A77"/>
    <w:rsid w:val="00296911"/>
    <w:rsid w:val="002A248C"/>
    <w:rsid w:val="002A69BA"/>
    <w:rsid w:val="002A7E74"/>
    <w:rsid w:val="002A7E86"/>
    <w:rsid w:val="002B0D0B"/>
    <w:rsid w:val="002B0FF1"/>
    <w:rsid w:val="002B17FA"/>
    <w:rsid w:val="002B1C46"/>
    <w:rsid w:val="002B2DC2"/>
    <w:rsid w:val="002B77EE"/>
    <w:rsid w:val="002C0C4B"/>
    <w:rsid w:val="002C4E77"/>
    <w:rsid w:val="002C7C22"/>
    <w:rsid w:val="002D22B5"/>
    <w:rsid w:val="002D3099"/>
    <w:rsid w:val="002D3476"/>
    <w:rsid w:val="002D4B1E"/>
    <w:rsid w:val="002D5FF4"/>
    <w:rsid w:val="002D7081"/>
    <w:rsid w:val="002E1EAC"/>
    <w:rsid w:val="002E47BF"/>
    <w:rsid w:val="002E7061"/>
    <w:rsid w:val="002E7355"/>
    <w:rsid w:val="00304EB6"/>
    <w:rsid w:val="00310D53"/>
    <w:rsid w:val="00313AEF"/>
    <w:rsid w:val="003142EA"/>
    <w:rsid w:val="003201BB"/>
    <w:rsid w:val="00321839"/>
    <w:rsid w:val="003220FA"/>
    <w:rsid w:val="00323B2F"/>
    <w:rsid w:val="00324DBA"/>
    <w:rsid w:val="00326B9E"/>
    <w:rsid w:val="00330CB3"/>
    <w:rsid w:val="003325AB"/>
    <w:rsid w:val="00332A17"/>
    <w:rsid w:val="00335B15"/>
    <w:rsid w:val="003368E5"/>
    <w:rsid w:val="0033699D"/>
    <w:rsid w:val="00337278"/>
    <w:rsid w:val="003373F0"/>
    <w:rsid w:val="00340552"/>
    <w:rsid w:val="0034293F"/>
    <w:rsid w:val="003436F8"/>
    <w:rsid w:val="00343DA9"/>
    <w:rsid w:val="00347F24"/>
    <w:rsid w:val="003542C4"/>
    <w:rsid w:val="003571E4"/>
    <w:rsid w:val="00362B4C"/>
    <w:rsid w:val="003651D9"/>
    <w:rsid w:val="00365EC3"/>
    <w:rsid w:val="00366DF0"/>
    <w:rsid w:val="0037455A"/>
    <w:rsid w:val="0037582D"/>
    <w:rsid w:val="0037670F"/>
    <w:rsid w:val="003811F9"/>
    <w:rsid w:val="00381C56"/>
    <w:rsid w:val="00383F8F"/>
    <w:rsid w:val="00384E57"/>
    <w:rsid w:val="00386854"/>
    <w:rsid w:val="00392649"/>
    <w:rsid w:val="00397F8D"/>
    <w:rsid w:val="003A1A95"/>
    <w:rsid w:val="003B1699"/>
    <w:rsid w:val="003B4C48"/>
    <w:rsid w:val="003C1FF0"/>
    <w:rsid w:val="003C2485"/>
    <w:rsid w:val="003C4585"/>
    <w:rsid w:val="003C658B"/>
    <w:rsid w:val="003C6641"/>
    <w:rsid w:val="003C778E"/>
    <w:rsid w:val="003D5EAF"/>
    <w:rsid w:val="003D6EE9"/>
    <w:rsid w:val="003E1A01"/>
    <w:rsid w:val="003E6AC4"/>
    <w:rsid w:val="003E7E2C"/>
    <w:rsid w:val="003F16C0"/>
    <w:rsid w:val="003F29DA"/>
    <w:rsid w:val="003F39CD"/>
    <w:rsid w:val="003F6037"/>
    <w:rsid w:val="00400E04"/>
    <w:rsid w:val="0040156E"/>
    <w:rsid w:val="004030F5"/>
    <w:rsid w:val="004031AB"/>
    <w:rsid w:val="00403C87"/>
    <w:rsid w:val="004061EB"/>
    <w:rsid w:val="0040674F"/>
    <w:rsid w:val="0041188B"/>
    <w:rsid w:val="004123C1"/>
    <w:rsid w:val="00412B1C"/>
    <w:rsid w:val="00412D3C"/>
    <w:rsid w:val="00412DAD"/>
    <w:rsid w:val="004139AA"/>
    <w:rsid w:val="0041404C"/>
    <w:rsid w:val="00415FC3"/>
    <w:rsid w:val="004168E8"/>
    <w:rsid w:val="00420016"/>
    <w:rsid w:val="004203B9"/>
    <w:rsid w:val="00424C47"/>
    <w:rsid w:val="00430DA0"/>
    <w:rsid w:val="00431EDD"/>
    <w:rsid w:val="004341BB"/>
    <w:rsid w:val="00435C81"/>
    <w:rsid w:val="00441017"/>
    <w:rsid w:val="0044116B"/>
    <w:rsid w:val="00441195"/>
    <w:rsid w:val="00442E0C"/>
    <w:rsid w:val="004432E1"/>
    <w:rsid w:val="00443B09"/>
    <w:rsid w:val="0044427D"/>
    <w:rsid w:val="00446873"/>
    <w:rsid w:val="00450924"/>
    <w:rsid w:val="004525EB"/>
    <w:rsid w:val="00452A4B"/>
    <w:rsid w:val="004539EF"/>
    <w:rsid w:val="00454120"/>
    <w:rsid w:val="00454D61"/>
    <w:rsid w:val="00454E65"/>
    <w:rsid w:val="00457228"/>
    <w:rsid w:val="00462F72"/>
    <w:rsid w:val="00463227"/>
    <w:rsid w:val="00463764"/>
    <w:rsid w:val="00464175"/>
    <w:rsid w:val="00466583"/>
    <w:rsid w:val="0047226C"/>
    <w:rsid w:val="00473B15"/>
    <w:rsid w:val="00473C48"/>
    <w:rsid w:val="004748E4"/>
    <w:rsid w:val="00475421"/>
    <w:rsid w:val="004810A2"/>
    <w:rsid w:val="0048153A"/>
    <w:rsid w:val="00481AEF"/>
    <w:rsid w:val="00490293"/>
    <w:rsid w:val="0049532E"/>
    <w:rsid w:val="00497923"/>
    <w:rsid w:val="004A0639"/>
    <w:rsid w:val="004A294D"/>
    <w:rsid w:val="004A3149"/>
    <w:rsid w:val="004A4EEF"/>
    <w:rsid w:val="004A6A71"/>
    <w:rsid w:val="004A7237"/>
    <w:rsid w:val="004B124F"/>
    <w:rsid w:val="004B39DB"/>
    <w:rsid w:val="004B53E2"/>
    <w:rsid w:val="004C2AB2"/>
    <w:rsid w:val="004C4E64"/>
    <w:rsid w:val="004C4EB9"/>
    <w:rsid w:val="004D5383"/>
    <w:rsid w:val="004D547E"/>
    <w:rsid w:val="004D76D8"/>
    <w:rsid w:val="004E0047"/>
    <w:rsid w:val="004E2EED"/>
    <w:rsid w:val="004E2F34"/>
    <w:rsid w:val="004E52B0"/>
    <w:rsid w:val="004E5650"/>
    <w:rsid w:val="004E7882"/>
    <w:rsid w:val="004F272E"/>
    <w:rsid w:val="004F4E89"/>
    <w:rsid w:val="00501B4F"/>
    <w:rsid w:val="0050488D"/>
    <w:rsid w:val="00507768"/>
    <w:rsid w:val="00510C93"/>
    <w:rsid w:val="0051364F"/>
    <w:rsid w:val="0051783E"/>
    <w:rsid w:val="00520F19"/>
    <w:rsid w:val="005221C0"/>
    <w:rsid w:val="00522A8B"/>
    <w:rsid w:val="005259B3"/>
    <w:rsid w:val="00531D2D"/>
    <w:rsid w:val="00532877"/>
    <w:rsid w:val="00533F8B"/>
    <w:rsid w:val="00536733"/>
    <w:rsid w:val="00540D4F"/>
    <w:rsid w:val="00544EEE"/>
    <w:rsid w:val="005468BC"/>
    <w:rsid w:val="0055125D"/>
    <w:rsid w:val="00553874"/>
    <w:rsid w:val="0055387F"/>
    <w:rsid w:val="00555538"/>
    <w:rsid w:val="00556161"/>
    <w:rsid w:val="00556246"/>
    <w:rsid w:val="0055746D"/>
    <w:rsid w:val="005603C2"/>
    <w:rsid w:val="005616BA"/>
    <w:rsid w:val="00562917"/>
    <w:rsid w:val="00562A6D"/>
    <w:rsid w:val="0057024A"/>
    <w:rsid w:val="00571CF8"/>
    <w:rsid w:val="00572593"/>
    <w:rsid w:val="00574787"/>
    <w:rsid w:val="00575815"/>
    <w:rsid w:val="00580D27"/>
    <w:rsid w:val="0058390E"/>
    <w:rsid w:val="005866C8"/>
    <w:rsid w:val="00586A76"/>
    <w:rsid w:val="00591EA1"/>
    <w:rsid w:val="00592FCA"/>
    <w:rsid w:val="00593101"/>
    <w:rsid w:val="0059462B"/>
    <w:rsid w:val="00594ADA"/>
    <w:rsid w:val="005A1915"/>
    <w:rsid w:val="005A4AF7"/>
    <w:rsid w:val="005A6507"/>
    <w:rsid w:val="005A68E6"/>
    <w:rsid w:val="005A6A34"/>
    <w:rsid w:val="005B32B0"/>
    <w:rsid w:val="005B6C4E"/>
    <w:rsid w:val="005B702C"/>
    <w:rsid w:val="005B70A3"/>
    <w:rsid w:val="005B7AAD"/>
    <w:rsid w:val="005C2676"/>
    <w:rsid w:val="005C2DA5"/>
    <w:rsid w:val="005C7F73"/>
    <w:rsid w:val="005D17D2"/>
    <w:rsid w:val="005E0C24"/>
    <w:rsid w:val="005E3B29"/>
    <w:rsid w:val="005E451B"/>
    <w:rsid w:val="005F2CC4"/>
    <w:rsid w:val="005F538B"/>
    <w:rsid w:val="005F6AA4"/>
    <w:rsid w:val="00601E99"/>
    <w:rsid w:val="00602538"/>
    <w:rsid w:val="00603912"/>
    <w:rsid w:val="00603FA8"/>
    <w:rsid w:val="00613832"/>
    <w:rsid w:val="00614A0E"/>
    <w:rsid w:val="00616CAF"/>
    <w:rsid w:val="00621331"/>
    <w:rsid w:val="006216F0"/>
    <w:rsid w:val="00627F56"/>
    <w:rsid w:val="00633CC3"/>
    <w:rsid w:val="00633F64"/>
    <w:rsid w:val="0063485F"/>
    <w:rsid w:val="00635A11"/>
    <w:rsid w:val="00636041"/>
    <w:rsid w:val="00637C64"/>
    <w:rsid w:val="006400AF"/>
    <w:rsid w:val="00640231"/>
    <w:rsid w:val="006423BA"/>
    <w:rsid w:val="00644991"/>
    <w:rsid w:val="0065576C"/>
    <w:rsid w:val="0065761B"/>
    <w:rsid w:val="0066441C"/>
    <w:rsid w:val="00670A0E"/>
    <w:rsid w:val="006748E8"/>
    <w:rsid w:val="00677924"/>
    <w:rsid w:val="00682DA4"/>
    <w:rsid w:val="00685320"/>
    <w:rsid w:val="0068721B"/>
    <w:rsid w:val="00687CAB"/>
    <w:rsid w:val="0069448A"/>
    <w:rsid w:val="00694A93"/>
    <w:rsid w:val="006971B4"/>
    <w:rsid w:val="006A2AAE"/>
    <w:rsid w:val="006A538A"/>
    <w:rsid w:val="006A5AB6"/>
    <w:rsid w:val="006A7AAD"/>
    <w:rsid w:val="006B1F05"/>
    <w:rsid w:val="006B385E"/>
    <w:rsid w:val="006C02D7"/>
    <w:rsid w:val="006C0CBF"/>
    <w:rsid w:val="006C3875"/>
    <w:rsid w:val="006C5666"/>
    <w:rsid w:val="006C6917"/>
    <w:rsid w:val="006D04EC"/>
    <w:rsid w:val="006D1794"/>
    <w:rsid w:val="006D5239"/>
    <w:rsid w:val="006D54F5"/>
    <w:rsid w:val="006D6D15"/>
    <w:rsid w:val="006D6EEF"/>
    <w:rsid w:val="006E0FB5"/>
    <w:rsid w:val="006E3FD5"/>
    <w:rsid w:val="006E467B"/>
    <w:rsid w:val="006E4774"/>
    <w:rsid w:val="006F686F"/>
    <w:rsid w:val="006F698E"/>
    <w:rsid w:val="006F7839"/>
    <w:rsid w:val="00707C57"/>
    <w:rsid w:val="00710066"/>
    <w:rsid w:val="007132EA"/>
    <w:rsid w:val="00714595"/>
    <w:rsid w:val="00715D21"/>
    <w:rsid w:val="0072595C"/>
    <w:rsid w:val="0072775D"/>
    <w:rsid w:val="00730758"/>
    <w:rsid w:val="00730EB7"/>
    <w:rsid w:val="00732E8B"/>
    <w:rsid w:val="0073660F"/>
    <w:rsid w:val="00737525"/>
    <w:rsid w:val="0074431D"/>
    <w:rsid w:val="00745BF8"/>
    <w:rsid w:val="0075395A"/>
    <w:rsid w:val="00753D65"/>
    <w:rsid w:val="00754739"/>
    <w:rsid w:val="00760A86"/>
    <w:rsid w:val="00763229"/>
    <w:rsid w:val="00763ECE"/>
    <w:rsid w:val="00765C31"/>
    <w:rsid w:val="00766FED"/>
    <w:rsid w:val="0076768C"/>
    <w:rsid w:val="00775378"/>
    <w:rsid w:val="00775FC1"/>
    <w:rsid w:val="007831E8"/>
    <w:rsid w:val="00787724"/>
    <w:rsid w:val="00790ED8"/>
    <w:rsid w:val="00794948"/>
    <w:rsid w:val="007A027A"/>
    <w:rsid w:val="007A0E25"/>
    <w:rsid w:val="007A6101"/>
    <w:rsid w:val="007B26EA"/>
    <w:rsid w:val="007B2E9F"/>
    <w:rsid w:val="007B34FC"/>
    <w:rsid w:val="007B536D"/>
    <w:rsid w:val="007B5DB3"/>
    <w:rsid w:val="007C074B"/>
    <w:rsid w:val="007C1675"/>
    <w:rsid w:val="007C18BD"/>
    <w:rsid w:val="007C4D7A"/>
    <w:rsid w:val="007C6EDA"/>
    <w:rsid w:val="007C6F3A"/>
    <w:rsid w:val="007D483E"/>
    <w:rsid w:val="007E1F2B"/>
    <w:rsid w:val="007E5CDB"/>
    <w:rsid w:val="007E6446"/>
    <w:rsid w:val="007F412E"/>
    <w:rsid w:val="007F6468"/>
    <w:rsid w:val="007F6BE6"/>
    <w:rsid w:val="0080052B"/>
    <w:rsid w:val="00803D21"/>
    <w:rsid w:val="0081007E"/>
    <w:rsid w:val="008102F0"/>
    <w:rsid w:val="00810B67"/>
    <w:rsid w:val="00815EA8"/>
    <w:rsid w:val="008168E1"/>
    <w:rsid w:val="00820BE5"/>
    <w:rsid w:val="008210BC"/>
    <w:rsid w:val="00822666"/>
    <w:rsid w:val="00824061"/>
    <w:rsid w:val="00824BD0"/>
    <w:rsid w:val="00825E52"/>
    <w:rsid w:val="00827453"/>
    <w:rsid w:val="00827DBA"/>
    <w:rsid w:val="008317F4"/>
    <w:rsid w:val="0083238C"/>
    <w:rsid w:val="00833F66"/>
    <w:rsid w:val="00834907"/>
    <w:rsid w:val="008444C9"/>
    <w:rsid w:val="008453C8"/>
    <w:rsid w:val="0086314C"/>
    <w:rsid w:val="008631EE"/>
    <w:rsid w:val="0086617D"/>
    <w:rsid w:val="00871C1E"/>
    <w:rsid w:val="00871F76"/>
    <w:rsid w:val="0088003A"/>
    <w:rsid w:val="00883043"/>
    <w:rsid w:val="00883EF1"/>
    <w:rsid w:val="00886F5C"/>
    <w:rsid w:val="00890B50"/>
    <w:rsid w:val="00893726"/>
    <w:rsid w:val="008960F6"/>
    <w:rsid w:val="008A23FF"/>
    <w:rsid w:val="008A4ED0"/>
    <w:rsid w:val="008A77AF"/>
    <w:rsid w:val="008B22D9"/>
    <w:rsid w:val="008B326C"/>
    <w:rsid w:val="008B783F"/>
    <w:rsid w:val="008C3D14"/>
    <w:rsid w:val="008C7D4E"/>
    <w:rsid w:val="008D2FB5"/>
    <w:rsid w:val="008D4B85"/>
    <w:rsid w:val="008D4E09"/>
    <w:rsid w:val="008D602E"/>
    <w:rsid w:val="008D70C8"/>
    <w:rsid w:val="008E17BF"/>
    <w:rsid w:val="008E4E1F"/>
    <w:rsid w:val="008E622E"/>
    <w:rsid w:val="008E6B6E"/>
    <w:rsid w:val="008E71A7"/>
    <w:rsid w:val="008F146F"/>
    <w:rsid w:val="008F344F"/>
    <w:rsid w:val="008F59CE"/>
    <w:rsid w:val="008F6565"/>
    <w:rsid w:val="00900541"/>
    <w:rsid w:val="00903880"/>
    <w:rsid w:val="00903A28"/>
    <w:rsid w:val="00906BA2"/>
    <w:rsid w:val="00911321"/>
    <w:rsid w:val="00911770"/>
    <w:rsid w:val="00913543"/>
    <w:rsid w:val="00915B49"/>
    <w:rsid w:val="00916E2F"/>
    <w:rsid w:val="00916EA2"/>
    <w:rsid w:val="00925363"/>
    <w:rsid w:val="00932CD5"/>
    <w:rsid w:val="00933430"/>
    <w:rsid w:val="00934211"/>
    <w:rsid w:val="00935E5B"/>
    <w:rsid w:val="00942DA4"/>
    <w:rsid w:val="00943C08"/>
    <w:rsid w:val="009456AB"/>
    <w:rsid w:val="00951A1E"/>
    <w:rsid w:val="00951BFA"/>
    <w:rsid w:val="00951FD3"/>
    <w:rsid w:val="00953DDF"/>
    <w:rsid w:val="00954AB7"/>
    <w:rsid w:val="0095572C"/>
    <w:rsid w:val="009643E7"/>
    <w:rsid w:val="009645C3"/>
    <w:rsid w:val="00964DED"/>
    <w:rsid w:val="009664EB"/>
    <w:rsid w:val="00966AB8"/>
    <w:rsid w:val="00966B17"/>
    <w:rsid w:val="00967DFB"/>
    <w:rsid w:val="009720C5"/>
    <w:rsid w:val="009846DE"/>
    <w:rsid w:val="00987126"/>
    <w:rsid w:val="00991FF6"/>
    <w:rsid w:val="009A3350"/>
    <w:rsid w:val="009A3679"/>
    <w:rsid w:val="009A44F8"/>
    <w:rsid w:val="009A506E"/>
    <w:rsid w:val="009C1AFD"/>
    <w:rsid w:val="009C6E2C"/>
    <w:rsid w:val="009D33A7"/>
    <w:rsid w:val="009D4224"/>
    <w:rsid w:val="009D769B"/>
    <w:rsid w:val="009E1B53"/>
    <w:rsid w:val="009E1CFC"/>
    <w:rsid w:val="009E5B01"/>
    <w:rsid w:val="009F33E9"/>
    <w:rsid w:val="009F5C1F"/>
    <w:rsid w:val="00A0036D"/>
    <w:rsid w:val="00A01303"/>
    <w:rsid w:val="00A03EF5"/>
    <w:rsid w:val="00A04D27"/>
    <w:rsid w:val="00A07DE4"/>
    <w:rsid w:val="00A10986"/>
    <w:rsid w:val="00A10CA6"/>
    <w:rsid w:val="00A121F7"/>
    <w:rsid w:val="00A12C55"/>
    <w:rsid w:val="00A15118"/>
    <w:rsid w:val="00A172DA"/>
    <w:rsid w:val="00A211A6"/>
    <w:rsid w:val="00A23240"/>
    <w:rsid w:val="00A23318"/>
    <w:rsid w:val="00A24F40"/>
    <w:rsid w:val="00A36126"/>
    <w:rsid w:val="00A36162"/>
    <w:rsid w:val="00A36794"/>
    <w:rsid w:val="00A41C71"/>
    <w:rsid w:val="00A4356A"/>
    <w:rsid w:val="00A4566D"/>
    <w:rsid w:val="00A461FB"/>
    <w:rsid w:val="00A47378"/>
    <w:rsid w:val="00A47ABF"/>
    <w:rsid w:val="00A5263E"/>
    <w:rsid w:val="00A527E4"/>
    <w:rsid w:val="00A533F4"/>
    <w:rsid w:val="00A5591E"/>
    <w:rsid w:val="00A56A0B"/>
    <w:rsid w:val="00A56BDB"/>
    <w:rsid w:val="00A63757"/>
    <w:rsid w:val="00A670D2"/>
    <w:rsid w:val="00A673B1"/>
    <w:rsid w:val="00A7132B"/>
    <w:rsid w:val="00A71491"/>
    <w:rsid w:val="00A71CFA"/>
    <w:rsid w:val="00A73185"/>
    <w:rsid w:val="00A73296"/>
    <w:rsid w:val="00A742E0"/>
    <w:rsid w:val="00A77621"/>
    <w:rsid w:val="00A827FD"/>
    <w:rsid w:val="00A83475"/>
    <w:rsid w:val="00A834EF"/>
    <w:rsid w:val="00A86AD0"/>
    <w:rsid w:val="00A91B63"/>
    <w:rsid w:val="00A93F11"/>
    <w:rsid w:val="00A95298"/>
    <w:rsid w:val="00A96C54"/>
    <w:rsid w:val="00A9790B"/>
    <w:rsid w:val="00AA0C43"/>
    <w:rsid w:val="00AA17B6"/>
    <w:rsid w:val="00AA2887"/>
    <w:rsid w:val="00AA7D3D"/>
    <w:rsid w:val="00AB20A8"/>
    <w:rsid w:val="00AB2145"/>
    <w:rsid w:val="00AB3686"/>
    <w:rsid w:val="00AB3F2B"/>
    <w:rsid w:val="00AB3F54"/>
    <w:rsid w:val="00AC3406"/>
    <w:rsid w:val="00AC64EB"/>
    <w:rsid w:val="00AD1BC3"/>
    <w:rsid w:val="00AD31BB"/>
    <w:rsid w:val="00AD3E1B"/>
    <w:rsid w:val="00AD4965"/>
    <w:rsid w:val="00AD4AF5"/>
    <w:rsid w:val="00AE1CEE"/>
    <w:rsid w:val="00AF6116"/>
    <w:rsid w:val="00AF7325"/>
    <w:rsid w:val="00AF7B69"/>
    <w:rsid w:val="00B055DD"/>
    <w:rsid w:val="00B05895"/>
    <w:rsid w:val="00B072A2"/>
    <w:rsid w:val="00B1288A"/>
    <w:rsid w:val="00B153C3"/>
    <w:rsid w:val="00B16411"/>
    <w:rsid w:val="00B16E14"/>
    <w:rsid w:val="00B16EDC"/>
    <w:rsid w:val="00B1729B"/>
    <w:rsid w:val="00B173C0"/>
    <w:rsid w:val="00B2017D"/>
    <w:rsid w:val="00B20A2A"/>
    <w:rsid w:val="00B21590"/>
    <w:rsid w:val="00B21BDA"/>
    <w:rsid w:val="00B224F7"/>
    <w:rsid w:val="00B25677"/>
    <w:rsid w:val="00B25A2A"/>
    <w:rsid w:val="00B31A4A"/>
    <w:rsid w:val="00B326AE"/>
    <w:rsid w:val="00B36B9C"/>
    <w:rsid w:val="00B42E08"/>
    <w:rsid w:val="00B42F47"/>
    <w:rsid w:val="00B44C64"/>
    <w:rsid w:val="00B450EF"/>
    <w:rsid w:val="00B4667D"/>
    <w:rsid w:val="00B47128"/>
    <w:rsid w:val="00B51CF3"/>
    <w:rsid w:val="00B53A43"/>
    <w:rsid w:val="00B5475C"/>
    <w:rsid w:val="00B55635"/>
    <w:rsid w:val="00B60FA8"/>
    <w:rsid w:val="00B619E7"/>
    <w:rsid w:val="00B6218C"/>
    <w:rsid w:val="00B6378D"/>
    <w:rsid w:val="00B758A8"/>
    <w:rsid w:val="00B76752"/>
    <w:rsid w:val="00B802F1"/>
    <w:rsid w:val="00B81118"/>
    <w:rsid w:val="00B8117B"/>
    <w:rsid w:val="00B83593"/>
    <w:rsid w:val="00B846D2"/>
    <w:rsid w:val="00B84B9C"/>
    <w:rsid w:val="00B84DDD"/>
    <w:rsid w:val="00B87847"/>
    <w:rsid w:val="00B90191"/>
    <w:rsid w:val="00B90F33"/>
    <w:rsid w:val="00B920D9"/>
    <w:rsid w:val="00B94206"/>
    <w:rsid w:val="00B95D9F"/>
    <w:rsid w:val="00B96D79"/>
    <w:rsid w:val="00BA2D83"/>
    <w:rsid w:val="00BA30E2"/>
    <w:rsid w:val="00BA3607"/>
    <w:rsid w:val="00BA3731"/>
    <w:rsid w:val="00BA5A13"/>
    <w:rsid w:val="00BB1919"/>
    <w:rsid w:val="00BB36CE"/>
    <w:rsid w:val="00BB5DAA"/>
    <w:rsid w:val="00BB6D7E"/>
    <w:rsid w:val="00BB786E"/>
    <w:rsid w:val="00BB78ED"/>
    <w:rsid w:val="00BC014B"/>
    <w:rsid w:val="00BC061B"/>
    <w:rsid w:val="00BC1CCF"/>
    <w:rsid w:val="00BC6BD6"/>
    <w:rsid w:val="00BC6D6C"/>
    <w:rsid w:val="00BD0012"/>
    <w:rsid w:val="00BD0FD7"/>
    <w:rsid w:val="00BD1E70"/>
    <w:rsid w:val="00BD2733"/>
    <w:rsid w:val="00BD36B0"/>
    <w:rsid w:val="00BE04DD"/>
    <w:rsid w:val="00BE1DD7"/>
    <w:rsid w:val="00BE7E43"/>
    <w:rsid w:val="00BE7EDD"/>
    <w:rsid w:val="00BF0ABD"/>
    <w:rsid w:val="00BF109E"/>
    <w:rsid w:val="00BF3E3E"/>
    <w:rsid w:val="00BF4EA4"/>
    <w:rsid w:val="00C012BA"/>
    <w:rsid w:val="00C0315C"/>
    <w:rsid w:val="00C033E3"/>
    <w:rsid w:val="00C03B2A"/>
    <w:rsid w:val="00C04C34"/>
    <w:rsid w:val="00C07A84"/>
    <w:rsid w:val="00C16D3A"/>
    <w:rsid w:val="00C226A2"/>
    <w:rsid w:val="00C25AA1"/>
    <w:rsid w:val="00C33A63"/>
    <w:rsid w:val="00C35425"/>
    <w:rsid w:val="00C36F54"/>
    <w:rsid w:val="00C374E3"/>
    <w:rsid w:val="00C3778E"/>
    <w:rsid w:val="00C40F44"/>
    <w:rsid w:val="00C4180E"/>
    <w:rsid w:val="00C434C1"/>
    <w:rsid w:val="00C449A2"/>
    <w:rsid w:val="00C518A2"/>
    <w:rsid w:val="00C51CFA"/>
    <w:rsid w:val="00C52008"/>
    <w:rsid w:val="00C53DC9"/>
    <w:rsid w:val="00C54CA4"/>
    <w:rsid w:val="00C57E4C"/>
    <w:rsid w:val="00C60B8C"/>
    <w:rsid w:val="00C62DA8"/>
    <w:rsid w:val="00C64094"/>
    <w:rsid w:val="00C65AE9"/>
    <w:rsid w:val="00C67461"/>
    <w:rsid w:val="00C71FB4"/>
    <w:rsid w:val="00C72A06"/>
    <w:rsid w:val="00C8059E"/>
    <w:rsid w:val="00C80B95"/>
    <w:rsid w:val="00C8178F"/>
    <w:rsid w:val="00C81F4C"/>
    <w:rsid w:val="00C835DB"/>
    <w:rsid w:val="00C869C5"/>
    <w:rsid w:val="00C87428"/>
    <w:rsid w:val="00C903F5"/>
    <w:rsid w:val="00CA08C4"/>
    <w:rsid w:val="00CA0D23"/>
    <w:rsid w:val="00CA38DA"/>
    <w:rsid w:val="00CB00D3"/>
    <w:rsid w:val="00CC010A"/>
    <w:rsid w:val="00CC226F"/>
    <w:rsid w:val="00CC28F0"/>
    <w:rsid w:val="00CC2DD4"/>
    <w:rsid w:val="00CC36EB"/>
    <w:rsid w:val="00CC6505"/>
    <w:rsid w:val="00CD04D2"/>
    <w:rsid w:val="00CD1AFD"/>
    <w:rsid w:val="00CD265C"/>
    <w:rsid w:val="00CD31EC"/>
    <w:rsid w:val="00CD6D8D"/>
    <w:rsid w:val="00CE0E92"/>
    <w:rsid w:val="00CE17B2"/>
    <w:rsid w:val="00CE18FA"/>
    <w:rsid w:val="00CE5AD4"/>
    <w:rsid w:val="00CE6062"/>
    <w:rsid w:val="00CE751F"/>
    <w:rsid w:val="00CF05AD"/>
    <w:rsid w:val="00CF078C"/>
    <w:rsid w:val="00CF27FD"/>
    <w:rsid w:val="00CF3FD9"/>
    <w:rsid w:val="00CF4739"/>
    <w:rsid w:val="00CF641C"/>
    <w:rsid w:val="00D006DA"/>
    <w:rsid w:val="00D042DC"/>
    <w:rsid w:val="00D047E6"/>
    <w:rsid w:val="00D04D34"/>
    <w:rsid w:val="00D04E57"/>
    <w:rsid w:val="00D11B4D"/>
    <w:rsid w:val="00D21995"/>
    <w:rsid w:val="00D2485E"/>
    <w:rsid w:val="00D3450A"/>
    <w:rsid w:val="00D40BAE"/>
    <w:rsid w:val="00D4661B"/>
    <w:rsid w:val="00D470E6"/>
    <w:rsid w:val="00D5106B"/>
    <w:rsid w:val="00D54D13"/>
    <w:rsid w:val="00D6019D"/>
    <w:rsid w:val="00D65836"/>
    <w:rsid w:val="00D72E88"/>
    <w:rsid w:val="00D759B4"/>
    <w:rsid w:val="00D771BD"/>
    <w:rsid w:val="00D772ED"/>
    <w:rsid w:val="00D803EC"/>
    <w:rsid w:val="00D80CBE"/>
    <w:rsid w:val="00D80CCC"/>
    <w:rsid w:val="00D81951"/>
    <w:rsid w:val="00D82D5C"/>
    <w:rsid w:val="00D830A2"/>
    <w:rsid w:val="00D83314"/>
    <w:rsid w:val="00D834E2"/>
    <w:rsid w:val="00D84BF7"/>
    <w:rsid w:val="00D8613D"/>
    <w:rsid w:val="00D86E88"/>
    <w:rsid w:val="00D8733F"/>
    <w:rsid w:val="00D93EBF"/>
    <w:rsid w:val="00D97699"/>
    <w:rsid w:val="00D97FA4"/>
    <w:rsid w:val="00DA27B7"/>
    <w:rsid w:val="00DA3500"/>
    <w:rsid w:val="00DA4582"/>
    <w:rsid w:val="00DA5954"/>
    <w:rsid w:val="00DA5E71"/>
    <w:rsid w:val="00DB213C"/>
    <w:rsid w:val="00DB2E38"/>
    <w:rsid w:val="00DB566B"/>
    <w:rsid w:val="00DB7E9A"/>
    <w:rsid w:val="00DC1429"/>
    <w:rsid w:val="00DC1E6B"/>
    <w:rsid w:val="00DC7445"/>
    <w:rsid w:val="00DC77EA"/>
    <w:rsid w:val="00DC7F66"/>
    <w:rsid w:val="00DC7FA5"/>
    <w:rsid w:val="00DD3FB8"/>
    <w:rsid w:val="00DD5C8A"/>
    <w:rsid w:val="00DE09B8"/>
    <w:rsid w:val="00DE4EE9"/>
    <w:rsid w:val="00DE5C75"/>
    <w:rsid w:val="00DE6DE6"/>
    <w:rsid w:val="00DE7368"/>
    <w:rsid w:val="00DF17F1"/>
    <w:rsid w:val="00DF655A"/>
    <w:rsid w:val="00E014AE"/>
    <w:rsid w:val="00E02B38"/>
    <w:rsid w:val="00E03C57"/>
    <w:rsid w:val="00E03FFD"/>
    <w:rsid w:val="00E04953"/>
    <w:rsid w:val="00E05288"/>
    <w:rsid w:val="00E13A29"/>
    <w:rsid w:val="00E13DA6"/>
    <w:rsid w:val="00E1432A"/>
    <w:rsid w:val="00E22CEE"/>
    <w:rsid w:val="00E22E3A"/>
    <w:rsid w:val="00E22F2F"/>
    <w:rsid w:val="00E2685C"/>
    <w:rsid w:val="00E26FF5"/>
    <w:rsid w:val="00E302CA"/>
    <w:rsid w:val="00E3154B"/>
    <w:rsid w:val="00E318E6"/>
    <w:rsid w:val="00E33AB5"/>
    <w:rsid w:val="00E33E89"/>
    <w:rsid w:val="00E34A61"/>
    <w:rsid w:val="00E370EF"/>
    <w:rsid w:val="00E408AD"/>
    <w:rsid w:val="00E40B41"/>
    <w:rsid w:val="00E45902"/>
    <w:rsid w:val="00E46F19"/>
    <w:rsid w:val="00E47634"/>
    <w:rsid w:val="00E5413B"/>
    <w:rsid w:val="00E624DB"/>
    <w:rsid w:val="00E6342D"/>
    <w:rsid w:val="00E63F75"/>
    <w:rsid w:val="00E65934"/>
    <w:rsid w:val="00E65CDB"/>
    <w:rsid w:val="00E6655E"/>
    <w:rsid w:val="00E7065C"/>
    <w:rsid w:val="00E710DD"/>
    <w:rsid w:val="00E7158D"/>
    <w:rsid w:val="00E7452E"/>
    <w:rsid w:val="00E76407"/>
    <w:rsid w:val="00E7773D"/>
    <w:rsid w:val="00E7782F"/>
    <w:rsid w:val="00E903D0"/>
    <w:rsid w:val="00E90B9F"/>
    <w:rsid w:val="00E955F2"/>
    <w:rsid w:val="00E97635"/>
    <w:rsid w:val="00EA52DC"/>
    <w:rsid w:val="00EA628C"/>
    <w:rsid w:val="00EB38D0"/>
    <w:rsid w:val="00EB4FB3"/>
    <w:rsid w:val="00EB50BD"/>
    <w:rsid w:val="00EC744F"/>
    <w:rsid w:val="00ED089A"/>
    <w:rsid w:val="00ED490E"/>
    <w:rsid w:val="00EE10A7"/>
    <w:rsid w:val="00EE32BA"/>
    <w:rsid w:val="00EE52EF"/>
    <w:rsid w:val="00EF1523"/>
    <w:rsid w:val="00EF22D5"/>
    <w:rsid w:val="00EF2445"/>
    <w:rsid w:val="00EF264D"/>
    <w:rsid w:val="00EF297C"/>
    <w:rsid w:val="00EF32C3"/>
    <w:rsid w:val="00EF45B0"/>
    <w:rsid w:val="00F02D43"/>
    <w:rsid w:val="00F03554"/>
    <w:rsid w:val="00F03E6E"/>
    <w:rsid w:val="00F129E5"/>
    <w:rsid w:val="00F14806"/>
    <w:rsid w:val="00F16318"/>
    <w:rsid w:val="00F203EB"/>
    <w:rsid w:val="00F2063D"/>
    <w:rsid w:val="00F25B36"/>
    <w:rsid w:val="00F25CB0"/>
    <w:rsid w:val="00F25F5C"/>
    <w:rsid w:val="00F26DAC"/>
    <w:rsid w:val="00F30645"/>
    <w:rsid w:val="00F30752"/>
    <w:rsid w:val="00F31534"/>
    <w:rsid w:val="00F31577"/>
    <w:rsid w:val="00F31C0C"/>
    <w:rsid w:val="00F32200"/>
    <w:rsid w:val="00F32B0B"/>
    <w:rsid w:val="00F32CF1"/>
    <w:rsid w:val="00F3364A"/>
    <w:rsid w:val="00F33E19"/>
    <w:rsid w:val="00F351A0"/>
    <w:rsid w:val="00F36275"/>
    <w:rsid w:val="00F3666D"/>
    <w:rsid w:val="00F410A4"/>
    <w:rsid w:val="00F45348"/>
    <w:rsid w:val="00F46E85"/>
    <w:rsid w:val="00F51E7A"/>
    <w:rsid w:val="00F55E41"/>
    <w:rsid w:val="00F56182"/>
    <w:rsid w:val="00F563CF"/>
    <w:rsid w:val="00F57BC7"/>
    <w:rsid w:val="00F652EB"/>
    <w:rsid w:val="00F65605"/>
    <w:rsid w:val="00F665C6"/>
    <w:rsid w:val="00F67DAC"/>
    <w:rsid w:val="00F711D0"/>
    <w:rsid w:val="00F717BF"/>
    <w:rsid w:val="00F717E1"/>
    <w:rsid w:val="00F75205"/>
    <w:rsid w:val="00F76ABF"/>
    <w:rsid w:val="00F775F7"/>
    <w:rsid w:val="00F807F0"/>
    <w:rsid w:val="00F84D6C"/>
    <w:rsid w:val="00F851A8"/>
    <w:rsid w:val="00F92C10"/>
    <w:rsid w:val="00F94AF9"/>
    <w:rsid w:val="00FA0ABC"/>
    <w:rsid w:val="00FA2F00"/>
    <w:rsid w:val="00FA4898"/>
    <w:rsid w:val="00FB1839"/>
    <w:rsid w:val="00FB262C"/>
    <w:rsid w:val="00FB2E00"/>
    <w:rsid w:val="00FB444D"/>
    <w:rsid w:val="00FC35D6"/>
    <w:rsid w:val="00FC6950"/>
    <w:rsid w:val="00FC6B62"/>
    <w:rsid w:val="00FC7460"/>
    <w:rsid w:val="00FE1742"/>
    <w:rsid w:val="00FE5603"/>
    <w:rsid w:val="00FE6BEB"/>
    <w:rsid w:val="00FE7BBD"/>
    <w:rsid w:val="00FF0AA8"/>
    <w:rsid w:val="00FF62C7"/>
    <w:rsid w:val="00FF7BBC"/>
  </w:rsids>
  <m:mathPr>
    <m:mathFont m:val="Cambria Math"/>
    <m:brkBin m:val="before"/>
    <m:brkBinSub m:val="--"/>
    <m:smallFrac m:val="0"/>
    <m:dispDef/>
    <m:lMargin m:val="0"/>
    <m:rMargin m:val="0"/>
    <m:defJc m:val="centerGroup"/>
    <m:wrapIndent m:val="1440"/>
    <m:intLim m:val="subSup"/>
    <m:naryLim m:val="undOvr"/>
  </m:mathPr>
  <w:themeFontLang w:val="hu-H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098365"/>
  <w15:docId w15:val="{01FB13AB-B4E4-4DA0-83D9-5A14C37F50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226A2"/>
    <w:rPr>
      <w:sz w:val="24"/>
      <w:szCs w:val="24"/>
    </w:rPr>
  </w:style>
  <w:style w:type="paragraph" w:styleId="Heading1">
    <w:name w:val="heading 1"/>
    <w:basedOn w:val="Normal"/>
    <w:next w:val="dolgozatszveg"/>
    <w:link w:val="Heading1Char"/>
    <w:qFormat/>
    <w:rsid w:val="00951BFA"/>
    <w:pPr>
      <w:keepNext/>
      <w:numPr>
        <w:numId w:val="2"/>
      </w:numPr>
      <w:spacing w:before="240" w:after="60" w:line="360" w:lineRule="auto"/>
      <w:jc w:val="both"/>
      <w:outlineLvl w:val="0"/>
    </w:pPr>
    <w:rPr>
      <w:bCs/>
      <w:spacing w:val="10"/>
      <w:kern w:val="32"/>
      <w:sz w:val="32"/>
      <w:szCs w:val="32"/>
    </w:rPr>
  </w:style>
  <w:style w:type="paragraph" w:styleId="Heading2">
    <w:name w:val="heading 2"/>
    <w:basedOn w:val="Title"/>
    <w:next w:val="dolgozatszveg"/>
    <w:qFormat/>
    <w:rsid w:val="00347F24"/>
    <w:pPr>
      <w:keepNext/>
      <w:numPr>
        <w:ilvl w:val="1"/>
      </w:numPr>
      <w:spacing w:before="120" w:after="360"/>
      <w:ind w:left="425"/>
      <w:outlineLvl w:val="1"/>
    </w:pPr>
    <w:rPr>
      <w:b/>
      <w:sz w:val="26"/>
      <w:szCs w:val="26"/>
    </w:rPr>
  </w:style>
  <w:style w:type="paragraph" w:styleId="Heading3">
    <w:name w:val="heading 3"/>
    <w:basedOn w:val="Normal"/>
    <w:next w:val="dolgozatszveg"/>
    <w:rsid w:val="00A172DA"/>
    <w:pPr>
      <w:keepNext/>
      <w:numPr>
        <w:ilvl w:val="2"/>
        <w:numId w:val="1"/>
      </w:numPr>
      <w:spacing w:before="120" w:after="60" w:line="360" w:lineRule="auto"/>
      <w:jc w:val="both"/>
      <w:outlineLvl w:val="2"/>
    </w:pPr>
    <w:rPr>
      <w:bCs/>
      <w:sz w:val="26"/>
      <w:szCs w:val="26"/>
    </w:rPr>
  </w:style>
  <w:style w:type="paragraph" w:styleId="Heading4">
    <w:name w:val="heading 4"/>
    <w:aliases w:val="Címsor3"/>
    <w:basedOn w:val="Heading2"/>
    <w:next w:val="dolgozatszveg"/>
    <w:qFormat/>
    <w:rsid w:val="00347F24"/>
    <w:pPr>
      <w:numPr>
        <w:ilvl w:val="2"/>
      </w:numPr>
      <w:ind w:left="567"/>
      <w:outlineLvl w:val="3"/>
    </w:pPr>
    <w:rPr>
      <w:b w:val="0"/>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olgozatszveg">
    <w:name w:val="dolgozatszöveg"/>
    <w:basedOn w:val="Normal"/>
    <w:rsid w:val="00F33E19"/>
    <w:pPr>
      <w:spacing w:line="360" w:lineRule="auto"/>
      <w:ind w:firstLine="227"/>
      <w:jc w:val="both"/>
    </w:pPr>
  </w:style>
  <w:style w:type="paragraph" w:customStyle="1" w:styleId="Dolgozatcm">
    <w:name w:val="Dolgozat cím"/>
    <w:basedOn w:val="dolgozatszveg"/>
    <w:next w:val="Dolgozatalcm"/>
    <w:rsid w:val="00827453"/>
    <w:pPr>
      <w:ind w:firstLine="284"/>
      <w:jc w:val="center"/>
    </w:pPr>
    <w:rPr>
      <w:b/>
      <w:smallCaps/>
      <w:spacing w:val="10"/>
      <w:sz w:val="48"/>
      <w:szCs w:val="56"/>
    </w:rPr>
  </w:style>
  <w:style w:type="paragraph" w:customStyle="1" w:styleId="Dolgozatalcm">
    <w:name w:val="Dolgozat alcím"/>
    <w:basedOn w:val="Dolgozatcm"/>
    <w:next w:val="dolgozatszveg"/>
    <w:rsid w:val="0019170B"/>
    <w:rPr>
      <w:b w:val="0"/>
      <w:sz w:val="32"/>
    </w:rPr>
  </w:style>
  <w:style w:type="paragraph" w:customStyle="1" w:styleId="definci">
    <w:name w:val="definíció"/>
    <w:basedOn w:val="Normal"/>
    <w:next w:val="dolgozatszveg"/>
    <w:link w:val="definciChar"/>
    <w:rsid w:val="00AF7B69"/>
    <w:pPr>
      <w:spacing w:line="360" w:lineRule="auto"/>
      <w:ind w:left="1080"/>
      <w:jc w:val="both"/>
    </w:pPr>
    <w:rPr>
      <w:sz w:val="20"/>
      <w:szCs w:val="20"/>
    </w:rPr>
  </w:style>
  <w:style w:type="paragraph" w:styleId="NormalWeb">
    <w:name w:val="Normal (Web)"/>
    <w:basedOn w:val="Normal"/>
    <w:rsid w:val="00C52008"/>
    <w:pPr>
      <w:spacing w:before="100" w:beforeAutospacing="1" w:after="100" w:afterAutospacing="1"/>
    </w:pPr>
  </w:style>
  <w:style w:type="character" w:customStyle="1" w:styleId="sheader2">
    <w:name w:val="sheader2"/>
    <w:basedOn w:val="DefaultParagraphFont"/>
    <w:rsid w:val="00C52008"/>
  </w:style>
  <w:style w:type="character" w:customStyle="1" w:styleId="skypetbinnertext">
    <w:name w:val="skype_tb_innertext"/>
    <w:basedOn w:val="DefaultParagraphFont"/>
    <w:rsid w:val="00C52008"/>
  </w:style>
  <w:style w:type="character" w:customStyle="1" w:styleId="Heading1Char">
    <w:name w:val="Heading 1 Char"/>
    <w:basedOn w:val="DefaultParagraphFont"/>
    <w:link w:val="Heading1"/>
    <w:rsid w:val="00951BFA"/>
    <w:rPr>
      <w:bCs/>
      <w:spacing w:val="10"/>
      <w:kern w:val="32"/>
      <w:sz w:val="32"/>
      <w:szCs w:val="32"/>
    </w:rPr>
  </w:style>
  <w:style w:type="character" w:customStyle="1" w:styleId="definciChar">
    <w:name w:val="definíció Char"/>
    <w:basedOn w:val="DefaultParagraphFont"/>
    <w:link w:val="definci"/>
    <w:rsid w:val="007A0E25"/>
    <w:rPr>
      <w:lang w:val="hu-HU" w:eastAsia="hu-HU" w:bidi="ar-SA"/>
    </w:rPr>
  </w:style>
  <w:style w:type="paragraph" w:styleId="TOC1">
    <w:name w:val="toc 1"/>
    <w:basedOn w:val="Normal"/>
    <w:next w:val="Normal"/>
    <w:autoRedefine/>
    <w:uiPriority w:val="39"/>
    <w:rsid w:val="002D7081"/>
    <w:pPr>
      <w:tabs>
        <w:tab w:val="right" w:leader="dot" w:pos="9062"/>
      </w:tabs>
      <w:spacing w:line="360" w:lineRule="auto"/>
    </w:pPr>
    <w:rPr>
      <w:b/>
      <w:noProof/>
    </w:rPr>
  </w:style>
  <w:style w:type="paragraph" w:styleId="TOC2">
    <w:name w:val="toc 2"/>
    <w:basedOn w:val="Normal"/>
    <w:next w:val="Normal"/>
    <w:autoRedefine/>
    <w:uiPriority w:val="39"/>
    <w:rsid w:val="00745BF8"/>
    <w:pPr>
      <w:tabs>
        <w:tab w:val="left" w:pos="880"/>
        <w:tab w:val="right" w:leader="dot" w:pos="9060"/>
      </w:tabs>
      <w:spacing w:after="120"/>
      <w:ind w:left="240"/>
    </w:pPr>
  </w:style>
  <w:style w:type="paragraph" w:styleId="TOC3">
    <w:name w:val="toc 3"/>
    <w:basedOn w:val="Normal"/>
    <w:next w:val="Normal"/>
    <w:autoRedefine/>
    <w:uiPriority w:val="39"/>
    <w:rsid w:val="00602538"/>
    <w:pPr>
      <w:ind w:left="480"/>
    </w:pPr>
  </w:style>
  <w:style w:type="paragraph" w:styleId="TOC4">
    <w:name w:val="toc 4"/>
    <w:basedOn w:val="Normal"/>
    <w:next w:val="Normal"/>
    <w:autoRedefine/>
    <w:semiHidden/>
    <w:rsid w:val="00602538"/>
    <w:pPr>
      <w:ind w:left="720"/>
    </w:pPr>
  </w:style>
  <w:style w:type="character" w:styleId="Hyperlink">
    <w:name w:val="Hyperlink"/>
    <w:basedOn w:val="DefaultParagraphFont"/>
    <w:uiPriority w:val="99"/>
    <w:rsid w:val="00602538"/>
    <w:rPr>
      <w:color w:val="0000FF"/>
      <w:u w:val="single"/>
    </w:rPr>
  </w:style>
  <w:style w:type="paragraph" w:customStyle="1" w:styleId="SzISzkurzusbeszmolcmlap1">
    <w:name w:val="SzISz kurzusbeszámoló címlap1"/>
    <w:basedOn w:val="Normal"/>
    <w:rsid w:val="0019170B"/>
    <w:rPr>
      <w:b/>
      <w:smallCaps/>
      <w:spacing w:val="-8"/>
      <w:sz w:val="40"/>
      <w:szCs w:val="40"/>
    </w:rPr>
  </w:style>
  <w:style w:type="paragraph" w:customStyle="1" w:styleId="SzISzkurzusbeszmolcmlap3">
    <w:name w:val="SzISz kurzusbeszámoló címlap3"/>
    <w:basedOn w:val="Normal"/>
    <w:rsid w:val="0019170B"/>
    <w:rPr>
      <w:spacing w:val="40"/>
      <w:sz w:val="32"/>
      <w:szCs w:val="32"/>
    </w:rPr>
  </w:style>
  <w:style w:type="paragraph" w:customStyle="1" w:styleId="StlusSzISzkurzusbeszmolcmlap2">
    <w:name w:val="Stílus SzISz kurzusbeszámoló címlap2"/>
    <w:basedOn w:val="Normal"/>
    <w:rsid w:val="0019170B"/>
    <w:rPr>
      <w:smallCaps/>
      <w:spacing w:val="62"/>
      <w:sz w:val="36"/>
      <w:szCs w:val="36"/>
    </w:rPr>
  </w:style>
  <w:style w:type="paragraph" w:customStyle="1" w:styleId="atvezetes">
    <w:name w:val="atvezetes"/>
    <w:basedOn w:val="Normal"/>
    <w:rsid w:val="00D772ED"/>
    <w:rPr>
      <w:sz w:val="6"/>
      <w:szCs w:val="12"/>
    </w:rPr>
  </w:style>
  <w:style w:type="table" w:styleId="TableGrid">
    <w:name w:val="Table Grid"/>
    <w:basedOn w:val="TableNormal"/>
    <w:rsid w:val="00C71F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6F686F"/>
    <w:pPr>
      <w:tabs>
        <w:tab w:val="center" w:pos="4536"/>
        <w:tab w:val="right" w:pos="9072"/>
      </w:tabs>
    </w:pPr>
  </w:style>
  <w:style w:type="paragraph" w:styleId="Footer">
    <w:name w:val="footer"/>
    <w:basedOn w:val="Normal"/>
    <w:link w:val="FooterChar"/>
    <w:uiPriority w:val="99"/>
    <w:rsid w:val="006F686F"/>
    <w:pPr>
      <w:tabs>
        <w:tab w:val="center" w:pos="4536"/>
        <w:tab w:val="right" w:pos="9072"/>
      </w:tabs>
    </w:pPr>
  </w:style>
  <w:style w:type="character" w:styleId="PageNumber">
    <w:name w:val="page number"/>
    <w:basedOn w:val="DefaultParagraphFont"/>
    <w:rsid w:val="006F686F"/>
  </w:style>
  <w:style w:type="character" w:styleId="HTMLCite">
    <w:name w:val="HTML Cite"/>
    <w:basedOn w:val="DefaultParagraphFont"/>
    <w:uiPriority w:val="99"/>
    <w:unhideWhenUsed/>
    <w:rsid w:val="00933430"/>
    <w:rPr>
      <w:i/>
      <w:iCs/>
    </w:rPr>
  </w:style>
  <w:style w:type="paragraph" w:styleId="BalloonText">
    <w:name w:val="Balloon Text"/>
    <w:basedOn w:val="Normal"/>
    <w:link w:val="BalloonTextChar"/>
    <w:rsid w:val="00B326AE"/>
    <w:rPr>
      <w:rFonts w:ascii="Tahoma" w:hAnsi="Tahoma" w:cs="Tahoma"/>
      <w:sz w:val="16"/>
      <w:szCs w:val="16"/>
    </w:rPr>
  </w:style>
  <w:style w:type="character" w:customStyle="1" w:styleId="BalloonTextChar">
    <w:name w:val="Balloon Text Char"/>
    <w:basedOn w:val="DefaultParagraphFont"/>
    <w:link w:val="BalloonText"/>
    <w:rsid w:val="00B326AE"/>
    <w:rPr>
      <w:rFonts w:ascii="Tahoma" w:hAnsi="Tahoma" w:cs="Tahoma"/>
      <w:sz w:val="16"/>
      <w:szCs w:val="16"/>
    </w:rPr>
  </w:style>
  <w:style w:type="paragraph" w:styleId="Bibliography">
    <w:name w:val="Bibliography"/>
    <w:basedOn w:val="Normal"/>
    <w:next w:val="Normal"/>
    <w:uiPriority w:val="37"/>
    <w:unhideWhenUsed/>
    <w:rsid w:val="008C3D14"/>
    <w:pPr>
      <w:spacing w:line="480" w:lineRule="auto"/>
      <w:ind w:left="720" w:hanging="720"/>
    </w:pPr>
  </w:style>
  <w:style w:type="character" w:styleId="PlaceholderText">
    <w:name w:val="Placeholder Text"/>
    <w:basedOn w:val="DefaultParagraphFont"/>
    <w:uiPriority w:val="99"/>
    <w:semiHidden/>
    <w:rsid w:val="00DB7E9A"/>
    <w:rPr>
      <w:color w:val="808080"/>
    </w:rPr>
  </w:style>
  <w:style w:type="paragraph" w:styleId="FootnoteText">
    <w:name w:val="footnote text"/>
    <w:basedOn w:val="Normal"/>
    <w:link w:val="FootnoteTextChar"/>
    <w:semiHidden/>
    <w:unhideWhenUsed/>
    <w:rsid w:val="00C835DB"/>
    <w:rPr>
      <w:sz w:val="20"/>
      <w:szCs w:val="20"/>
    </w:rPr>
  </w:style>
  <w:style w:type="character" w:customStyle="1" w:styleId="FootnoteTextChar">
    <w:name w:val="Footnote Text Char"/>
    <w:basedOn w:val="DefaultParagraphFont"/>
    <w:link w:val="FootnoteText"/>
    <w:semiHidden/>
    <w:rsid w:val="00C835DB"/>
  </w:style>
  <w:style w:type="character" w:styleId="FootnoteReference">
    <w:name w:val="footnote reference"/>
    <w:basedOn w:val="DefaultParagraphFont"/>
    <w:semiHidden/>
    <w:unhideWhenUsed/>
    <w:rsid w:val="00C835DB"/>
    <w:rPr>
      <w:vertAlign w:val="superscript"/>
    </w:rPr>
  </w:style>
  <w:style w:type="character" w:styleId="Emphasis">
    <w:name w:val="Emphasis"/>
    <w:basedOn w:val="DefaultParagraphFont"/>
    <w:qFormat/>
    <w:rsid w:val="009D4224"/>
    <w:rPr>
      <w:i/>
      <w:iCs/>
    </w:rPr>
  </w:style>
  <w:style w:type="paragraph" w:styleId="Caption">
    <w:name w:val="caption"/>
    <w:basedOn w:val="Normal"/>
    <w:next w:val="Normal"/>
    <w:unhideWhenUsed/>
    <w:qFormat/>
    <w:rsid w:val="007C18BD"/>
    <w:pPr>
      <w:spacing w:after="200"/>
    </w:pPr>
    <w:rPr>
      <w:i/>
      <w:iCs/>
      <w:color w:val="1F497D" w:themeColor="text2"/>
      <w:sz w:val="18"/>
      <w:szCs w:val="18"/>
    </w:rPr>
  </w:style>
  <w:style w:type="paragraph" w:styleId="TOCHeading">
    <w:name w:val="TOC Heading"/>
    <w:basedOn w:val="Heading1"/>
    <w:next w:val="Normal"/>
    <w:uiPriority w:val="39"/>
    <w:unhideWhenUsed/>
    <w:qFormat/>
    <w:rsid w:val="00BF4EA4"/>
    <w:pPr>
      <w:keepLines/>
      <w:numPr>
        <w:numId w:val="0"/>
      </w:numPr>
      <w:spacing w:after="0" w:line="259" w:lineRule="auto"/>
      <w:jc w:val="left"/>
      <w:outlineLvl w:val="9"/>
    </w:pPr>
    <w:rPr>
      <w:rFonts w:asciiTheme="majorHAnsi" w:eastAsiaTheme="majorEastAsia" w:hAnsiTheme="majorHAnsi" w:cstheme="majorBidi"/>
      <w:bCs w:val="0"/>
      <w:color w:val="365F91" w:themeColor="accent1" w:themeShade="BF"/>
      <w:spacing w:val="0"/>
      <w:kern w:val="0"/>
    </w:rPr>
  </w:style>
  <w:style w:type="character" w:styleId="EndnoteReference">
    <w:name w:val="endnote reference"/>
    <w:basedOn w:val="DefaultParagraphFont"/>
    <w:semiHidden/>
    <w:unhideWhenUsed/>
    <w:rsid w:val="0057024A"/>
    <w:rPr>
      <w:vertAlign w:val="superscript"/>
    </w:rPr>
  </w:style>
  <w:style w:type="paragraph" w:customStyle="1" w:styleId="Default">
    <w:name w:val="Default"/>
    <w:rsid w:val="00911321"/>
    <w:pPr>
      <w:autoSpaceDE w:val="0"/>
      <w:autoSpaceDN w:val="0"/>
      <w:adjustRightInd w:val="0"/>
    </w:pPr>
    <w:rPr>
      <w:rFonts w:ascii="Cambria" w:hAnsi="Cambria" w:cs="Cambria"/>
      <w:color w:val="000000"/>
      <w:sz w:val="24"/>
      <w:szCs w:val="24"/>
    </w:rPr>
  </w:style>
  <w:style w:type="character" w:styleId="CommentReference">
    <w:name w:val="annotation reference"/>
    <w:basedOn w:val="DefaultParagraphFont"/>
    <w:semiHidden/>
    <w:unhideWhenUsed/>
    <w:rsid w:val="0013467F"/>
    <w:rPr>
      <w:sz w:val="16"/>
      <w:szCs w:val="16"/>
    </w:rPr>
  </w:style>
  <w:style w:type="paragraph" w:styleId="CommentText">
    <w:name w:val="annotation text"/>
    <w:basedOn w:val="Normal"/>
    <w:link w:val="CommentTextChar"/>
    <w:semiHidden/>
    <w:unhideWhenUsed/>
    <w:rsid w:val="0013467F"/>
    <w:rPr>
      <w:sz w:val="20"/>
      <w:szCs w:val="20"/>
    </w:rPr>
  </w:style>
  <w:style w:type="character" w:customStyle="1" w:styleId="CommentTextChar">
    <w:name w:val="Comment Text Char"/>
    <w:basedOn w:val="DefaultParagraphFont"/>
    <w:link w:val="CommentText"/>
    <w:semiHidden/>
    <w:rsid w:val="0013467F"/>
  </w:style>
  <w:style w:type="paragraph" w:styleId="CommentSubject">
    <w:name w:val="annotation subject"/>
    <w:basedOn w:val="CommentText"/>
    <w:next w:val="CommentText"/>
    <w:link w:val="CommentSubjectChar"/>
    <w:semiHidden/>
    <w:unhideWhenUsed/>
    <w:rsid w:val="0013467F"/>
    <w:rPr>
      <w:b/>
      <w:bCs/>
    </w:rPr>
  </w:style>
  <w:style w:type="character" w:customStyle="1" w:styleId="CommentSubjectChar">
    <w:name w:val="Comment Subject Char"/>
    <w:basedOn w:val="CommentTextChar"/>
    <w:link w:val="CommentSubject"/>
    <w:semiHidden/>
    <w:rsid w:val="0013467F"/>
    <w:rPr>
      <w:b/>
      <w:bCs/>
    </w:rPr>
  </w:style>
  <w:style w:type="paragraph" w:styleId="Revision">
    <w:name w:val="Revision"/>
    <w:hidden/>
    <w:uiPriority w:val="99"/>
    <w:semiHidden/>
    <w:rsid w:val="0075395A"/>
    <w:rPr>
      <w:sz w:val="24"/>
      <w:szCs w:val="24"/>
    </w:rPr>
  </w:style>
  <w:style w:type="paragraph" w:styleId="ListNumber3">
    <w:name w:val="List Number 3"/>
    <w:basedOn w:val="Normal"/>
    <w:semiHidden/>
    <w:unhideWhenUsed/>
    <w:rsid w:val="00452A4B"/>
    <w:pPr>
      <w:numPr>
        <w:numId w:val="3"/>
      </w:numPr>
      <w:contextualSpacing/>
    </w:pPr>
  </w:style>
  <w:style w:type="paragraph" w:styleId="NoSpacing">
    <w:name w:val="No Spacing"/>
    <w:uiPriority w:val="1"/>
    <w:qFormat/>
    <w:rsid w:val="00883043"/>
    <w:rPr>
      <w:sz w:val="24"/>
      <w:szCs w:val="24"/>
    </w:rPr>
  </w:style>
  <w:style w:type="character" w:styleId="IntenseEmphasis">
    <w:name w:val="Intense Emphasis"/>
    <w:basedOn w:val="DefaultParagraphFont"/>
    <w:uiPriority w:val="21"/>
    <w:qFormat/>
    <w:rsid w:val="001B0E36"/>
    <w:rPr>
      <w:i/>
      <w:iCs/>
      <w:color w:val="4F81BD" w:themeColor="accent1"/>
    </w:rPr>
  </w:style>
  <w:style w:type="character" w:styleId="SubtleEmphasis">
    <w:name w:val="Subtle Emphasis"/>
    <w:basedOn w:val="DefaultParagraphFont"/>
    <w:uiPriority w:val="19"/>
    <w:qFormat/>
    <w:rsid w:val="008F146F"/>
    <w:rPr>
      <w:i/>
      <w:iCs/>
      <w:color w:val="404040" w:themeColor="text1" w:themeTint="BF"/>
    </w:rPr>
  </w:style>
  <w:style w:type="character" w:customStyle="1" w:styleId="FooterChar">
    <w:name w:val="Footer Char"/>
    <w:basedOn w:val="DefaultParagraphFont"/>
    <w:link w:val="Footer"/>
    <w:uiPriority w:val="99"/>
    <w:rsid w:val="008F146F"/>
    <w:rPr>
      <w:sz w:val="24"/>
      <w:szCs w:val="24"/>
    </w:rPr>
  </w:style>
  <w:style w:type="paragraph" w:styleId="Title">
    <w:name w:val="Title"/>
    <w:basedOn w:val="Normal"/>
    <w:next w:val="Normal"/>
    <w:link w:val="TitleChar"/>
    <w:qFormat/>
    <w:rsid w:val="001B452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1B4520"/>
    <w:rPr>
      <w:rFonts w:asciiTheme="majorHAnsi" w:eastAsiaTheme="majorEastAsia" w:hAnsiTheme="majorHAnsi" w:cstheme="majorBidi"/>
      <w:spacing w:val="-10"/>
      <w:kern w:val="28"/>
      <w:sz w:val="56"/>
      <w:szCs w:val="56"/>
    </w:rPr>
  </w:style>
  <w:style w:type="paragraph" w:customStyle="1" w:styleId="Absztraktsjegyzkek">
    <w:name w:val="Absztraktésjegyzékek"/>
    <w:basedOn w:val="Normal"/>
    <w:link w:val="AbsztraktsjegyzkekChar"/>
    <w:qFormat/>
    <w:rsid w:val="00E302CA"/>
    <w:pPr>
      <w:spacing w:before="240" w:after="60" w:line="360" w:lineRule="auto"/>
    </w:pPr>
    <w:rPr>
      <w:sz w:val="32"/>
    </w:rPr>
  </w:style>
  <w:style w:type="character" w:customStyle="1" w:styleId="AbsztraktsjegyzkekChar">
    <w:name w:val="Absztraktésjegyzékek Char"/>
    <w:basedOn w:val="DefaultParagraphFont"/>
    <w:link w:val="Absztraktsjegyzkek"/>
    <w:rsid w:val="00E302CA"/>
    <w:rPr>
      <w:sz w:val="32"/>
      <w:szCs w:val="24"/>
    </w:rPr>
  </w:style>
  <w:style w:type="paragraph" w:styleId="ListParagraph">
    <w:name w:val="List Paragraph"/>
    <w:basedOn w:val="Normal"/>
    <w:uiPriority w:val="34"/>
    <w:qFormat/>
    <w:rsid w:val="00DA3500"/>
    <w:pPr>
      <w:spacing w:after="160" w:line="259" w:lineRule="auto"/>
      <w:ind w:left="720"/>
      <w:contextualSpacing/>
    </w:pPr>
    <w:rPr>
      <w:rFonts w:asciiTheme="minorHAnsi" w:eastAsiaTheme="minorHAnsi" w:hAnsiTheme="minorHAnsi" w:cstheme="minorBidi"/>
      <w:sz w:val="22"/>
      <w:szCs w:val="22"/>
      <w:lang w:val="en-US" w:eastAsia="en-US"/>
    </w:rPr>
  </w:style>
  <w:style w:type="character" w:styleId="UnresolvedMention">
    <w:name w:val="Unresolved Mention"/>
    <w:basedOn w:val="DefaultParagraphFont"/>
    <w:uiPriority w:val="99"/>
    <w:semiHidden/>
    <w:unhideWhenUsed/>
    <w:rsid w:val="00211E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2068818">
      <w:bodyDiv w:val="1"/>
      <w:marLeft w:val="0"/>
      <w:marRight w:val="0"/>
      <w:marTop w:val="0"/>
      <w:marBottom w:val="0"/>
      <w:divBdr>
        <w:top w:val="none" w:sz="0" w:space="0" w:color="auto"/>
        <w:left w:val="none" w:sz="0" w:space="0" w:color="auto"/>
        <w:bottom w:val="none" w:sz="0" w:space="0" w:color="auto"/>
        <w:right w:val="none" w:sz="0" w:space="0" w:color="auto"/>
      </w:divBdr>
    </w:div>
    <w:div w:id="896402889">
      <w:bodyDiv w:val="1"/>
      <w:marLeft w:val="0"/>
      <w:marRight w:val="0"/>
      <w:marTop w:val="0"/>
      <w:marBottom w:val="0"/>
      <w:divBdr>
        <w:top w:val="none" w:sz="0" w:space="0" w:color="auto"/>
        <w:left w:val="none" w:sz="0" w:space="0" w:color="auto"/>
        <w:bottom w:val="none" w:sz="0" w:space="0" w:color="auto"/>
        <w:right w:val="none" w:sz="0" w:space="0" w:color="auto"/>
      </w:divBdr>
    </w:div>
    <w:div w:id="170093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drive.google.com/file/d/1Ysd_9m948ufJ0YVeSAtPs2sYM_xyF2N0/view?usp=shari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FF3AC4-4AA0-4CE7-9B8F-B63C32730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11</Pages>
  <Words>4289</Words>
  <Characters>24451</Characters>
  <Application>Microsoft Office Word</Application>
  <DocSecurity>0</DocSecurity>
  <Lines>203</Lines>
  <Paragraphs>57</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szisz_kurzusbeszamolo_sablon</vt:lpstr>
      <vt:lpstr>szisz_kurzusbeszamolo_sablon</vt:lpstr>
    </vt:vector>
  </TitlesOfParts>
  <Company>Széchenyi István Szakkollégium</Company>
  <LinksUpToDate>false</LinksUpToDate>
  <CharactersWithSpaces>28683</CharactersWithSpaces>
  <SharedDoc>false</SharedDoc>
  <HLinks>
    <vt:vector size="132" baseType="variant">
      <vt:variant>
        <vt:i4>6619253</vt:i4>
      </vt:variant>
      <vt:variant>
        <vt:i4>114</vt:i4>
      </vt:variant>
      <vt:variant>
        <vt:i4>0</vt:i4>
      </vt:variant>
      <vt:variant>
        <vt:i4>5</vt:i4>
      </vt:variant>
      <vt:variant>
        <vt:lpwstr>mailto:gal_peter2@yahoo.co.uk</vt:lpwstr>
      </vt:variant>
      <vt:variant>
        <vt:lpwstr/>
      </vt:variant>
      <vt:variant>
        <vt:i4>5898252</vt:i4>
      </vt:variant>
      <vt:variant>
        <vt:i4>105</vt:i4>
      </vt:variant>
      <vt:variant>
        <vt:i4>0</vt:i4>
      </vt:variant>
      <vt:variant>
        <vt:i4>5</vt:i4>
      </vt:variant>
      <vt:variant>
        <vt:lpwstr>http://uk.youtube.com/watch?v=XXmlJQN5Pm8</vt:lpwstr>
      </vt:variant>
      <vt:variant>
        <vt:lpwstr/>
      </vt:variant>
      <vt:variant>
        <vt:i4>1638414</vt:i4>
      </vt:variant>
      <vt:variant>
        <vt:i4>102</vt:i4>
      </vt:variant>
      <vt:variant>
        <vt:i4>0</vt:i4>
      </vt:variant>
      <vt:variant>
        <vt:i4>5</vt:i4>
      </vt:variant>
      <vt:variant>
        <vt:lpwstr>http://uk.youtube.com/watch?v=K4fbD0YBSZQ</vt:lpwstr>
      </vt:variant>
      <vt:variant>
        <vt:lpwstr/>
      </vt:variant>
      <vt:variant>
        <vt:i4>852086</vt:i4>
      </vt:variant>
      <vt:variant>
        <vt:i4>99</vt:i4>
      </vt:variant>
      <vt:variant>
        <vt:i4>0</vt:i4>
      </vt:variant>
      <vt:variant>
        <vt:i4>5</vt:i4>
      </vt:variant>
      <vt:variant>
        <vt:lpwstr>http://alkoholista.blog.hu/2007/10/17/rizlingodisszea_ix</vt:lpwstr>
      </vt:variant>
      <vt:variant>
        <vt:lpwstr>more196595</vt:lpwstr>
      </vt:variant>
      <vt:variant>
        <vt:i4>6029328</vt:i4>
      </vt:variant>
      <vt:variant>
        <vt:i4>96</vt:i4>
      </vt:variant>
      <vt:variant>
        <vt:i4>0</vt:i4>
      </vt:variant>
      <vt:variant>
        <vt:i4>5</vt:i4>
      </vt:variant>
      <vt:variant>
        <vt:lpwstr>http://uk.youtube.com/watch?v=209ArurxVG4</vt:lpwstr>
      </vt:variant>
      <vt:variant>
        <vt:lpwstr/>
      </vt:variant>
      <vt:variant>
        <vt:i4>3801090</vt:i4>
      </vt:variant>
      <vt:variant>
        <vt:i4>93</vt:i4>
      </vt:variant>
      <vt:variant>
        <vt:i4>0</vt:i4>
      </vt:variant>
      <vt:variant>
        <vt:i4>5</vt:i4>
      </vt:variant>
      <vt:variant>
        <vt:lpwstr>http://uk.youtube.com/watch?v=mOMLU_pLjME</vt:lpwstr>
      </vt:variant>
      <vt:variant>
        <vt:lpwstr/>
      </vt:variant>
      <vt:variant>
        <vt:i4>1638416</vt:i4>
      </vt:variant>
      <vt:variant>
        <vt:i4>90</vt:i4>
      </vt:variant>
      <vt:variant>
        <vt:i4>0</vt:i4>
      </vt:variant>
      <vt:variant>
        <vt:i4>5</vt:i4>
      </vt:variant>
      <vt:variant>
        <vt:lpwstr>http://www.amuva.hu/</vt:lpwstr>
      </vt:variant>
      <vt:variant>
        <vt:lpwstr/>
      </vt:variant>
      <vt:variant>
        <vt:i4>1638400</vt:i4>
      </vt:variant>
      <vt:variant>
        <vt:i4>87</vt:i4>
      </vt:variant>
      <vt:variant>
        <vt:i4>0</vt:i4>
      </vt:variant>
      <vt:variant>
        <vt:i4>5</vt:i4>
      </vt:variant>
      <vt:variant>
        <vt:lpwstr>http://www.index.hu/</vt:lpwstr>
      </vt:variant>
      <vt:variant>
        <vt:lpwstr/>
      </vt:variant>
      <vt:variant>
        <vt:i4>1703999</vt:i4>
      </vt:variant>
      <vt:variant>
        <vt:i4>80</vt:i4>
      </vt:variant>
      <vt:variant>
        <vt:i4>0</vt:i4>
      </vt:variant>
      <vt:variant>
        <vt:i4>5</vt:i4>
      </vt:variant>
      <vt:variant>
        <vt:lpwstr/>
      </vt:variant>
      <vt:variant>
        <vt:lpwstr>_Toc182844895</vt:lpwstr>
      </vt:variant>
      <vt:variant>
        <vt:i4>1703999</vt:i4>
      </vt:variant>
      <vt:variant>
        <vt:i4>74</vt:i4>
      </vt:variant>
      <vt:variant>
        <vt:i4>0</vt:i4>
      </vt:variant>
      <vt:variant>
        <vt:i4>5</vt:i4>
      </vt:variant>
      <vt:variant>
        <vt:lpwstr/>
      </vt:variant>
      <vt:variant>
        <vt:lpwstr>_Toc182844894</vt:lpwstr>
      </vt:variant>
      <vt:variant>
        <vt:i4>1703999</vt:i4>
      </vt:variant>
      <vt:variant>
        <vt:i4>68</vt:i4>
      </vt:variant>
      <vt:variant>
        <vt:i4>0</vt:i4>
      </vt:variant>
      <vt:variant>
        <vt:i4>5</vt:i4>
      </vt:variant>
      <vt:variant>
        <vt:lpwstr/>
      </vt:variant>
      <vt:variant>
        <vt:lpwstr>_Toc182844893</vt:lpwstr>
      </vt:variant>
      <vt:variant>
        <vt:i4>1703999</vt:i4>
      </vt:variant>
      <vt:variant>
        <vt:i4>62</vt:i4>
      </vt:variant>
      <vt:variant>
        <vt:i4>0</vt:i4>
      </vt:variant>
      <vt:variant>
        <vt:i4>5</vt:i4>
      </vt:variant>
      <vt:variant>
        <vt:lpwstr/>
      </vt:variant>
      <vt:variant>
        <vt:lpwstr>_Toc182844892</vt:lpwstr>
      </vt:variant>
      <vt:variant>
        <vt:i4>1703999</vt:i4>
      </vt:variant>
      <vt:variant>
        <vt:i4>56</vt:i4>
      </vt:variant>
      <vt:variant>
        <vt:i4>0</vt:i4>
      </vt:variant>
      <vt:variant>
        <vt:i4>5</vt:i4>
      </vt:variant>
      <vt:variant>
        <vt:lpwstr/>
      </vt:variant>
      <vt:variant>
        <vt:lpwstr>_Toc182844891</vt:lpwstr>
      </vt:variant>
      <vt:variant>
        <vt:i4>1703999</vt:i4>
      </vt:variant>
      <vt:variant>
        <vt:i4>50</vt:i4>
      </vt:variant>
      <vt:variant>
        <vt:i4>0</vt:i4>
      </vt:variant>
      <vt:variant>
        <vt:i4>5</vt:i4>
      </vt:variant>
      <vt:variant>
        <vt:lpwstr/>
      </vt:variant>
      <vt:variant>
        <vt:lpwstr>_Toc182844890</vt:lpwstr>
      </vt:variant>
      <vt:variant>
        <vt:i4>1769535</vt:i4>
      </vt:variant>
      <vt:variant>
        <vt:i4>44</vt:i4>
      </vt:variant>
      <vt:variant>
        <vt:i4>0</vt:i4>
      </vt:variant>
      <vt:variant>
        <vt:i4>5</vt:i4>
      </vt:variant>
      <vt:variant>
        <vt:lpwstr/>
      </vt:variant>
      <vt:variant>
        <vt:lpwstr>_Toc182844889</vt:lpwstr>
      </vt:variant>
      <vt:variant>
        <vt:i4>1769535</vt:i4>
      </vt:variant>
      <vt:variant>
        <vt:i4>38</vt:i4>
      </vt:variant>
      <vt:variant>
        <vt:i4>0</vt:i4>
      </vt:variant>
      <vt:variant>
        <vt:i4>5</vt:i4>
      </vt:variant>
      <vt:variant>
        <vt:lpwstr/>
      </vt:variant>
      <vt:variant>
        <vt:lpwstr>_Toc182844888</vt:lpwstr>
      </vt:variant>
      <vt:variant>
        <vt:i4>1769535</vt:i4>
      </vt:variant>
      <vt:variant>
        <vt:i4>32</vt:i4>
      </vt:variant>
      <vt:variant>
        <vt:i4>0</vt:i4>
      </vt:variant>
      <vt:variant>
        <vt:i4>5</vt:i4>
      </vt:variant>
      <vt:variant>
        <vt:lpwstr/>
      </vt:variant>
      <vt:variant>
        <vt:lpwstr>_Toc182844887</vt:lpwstr>
      </vt:variant>
      <vt:variant>
        <vt:i4>1769535</vt:i4>
      </vt:variant>
      <vt:variant>
        <vt:i4>26</vt:i4>
      </vt:variant>
      <vt:variant>
        <vt:i4>0</vt:i4>
      </vt:variant>
      <vt:variant>
        <vt:i4>5</vt:i4>
      </vt:variant>
      <vt:variant>
        <vt:lpwstr/>
      </vt:variant>
      <vt:variant>
        <vt:lpwstr>_Toc182844886</vt:lpwstr>
      </vt:variant>
      <vt:variant>
        <vt:i4>1769535</vt:i4>
      </vt:variant>
      <vt:variant>
        <vt:i4>20</vt:i4>
      </vt:variant>
      <vt:variant>
        <vt:i4>0</vt:i4>
      </vt:variant>
      <vt:variant>
        <vt:i4>5</vt:i4>
      </vt:variant>
      <vt:variant>
        <vt:lpwstr/>
      </vt:variant>
      <vt:variant>
        <vt:lpwstr>_Toc182844885</vt:lpwstr>
      </vt:variant>
      <vt:variant>
        <vt:i4>1769535</vt:i4>
      </vt:variant>
      <vt:variant>
        <vt:i4>14</vt:i4>
      </vt:variant>
      <vt:variant>
        <vt:i4>0</vt:i4>
      </vt:variant>
      <vt:variant>
        <vt:i4>5</vt:i4>
      </vt:variant>
      <vt:variant>
        <vt:lpwstr/>
      </vt:variant>
      <vt:variant>
        <vt:lpwstr>_Toc182844884</vt:lpwstr>
      </vt:variant>
      <vt:variant>
        <vt:i4>1769535</vt:i4>
      </vt:variant>
      <vt:variant>
        <vt:i4>8</vt:i4>
      </vt:variant>
      <vt:variant>
        <vt:i4>0</vt:i4>
      </vt:variant>
      <vt:variant>
        <vt:i4>5</vt:i4>
      </vt:variant>
      <vt:variant>
        <vt:lpwstr/>
      </vt:variant>
      <vt:variant>
        <vt:lpwstr>_Toc182844883</vt:lpwstr>
      </vt:variant>
      <vt:variant>
        <vt:i4>1769535</vt:i4>
      </vt:variant>
      <vt:variant>
        <vt:i4>2</vt:i4>
      </vt:variant>
      <vt:variant>
        <vt:i4>0</vt:i4>
      </vt:variant>
      <vt:variant>
        <vt:i4>5</vt:i4>
      </vt:variant>
      <vt:variant>
        <vt:lpwstr/>
      </vt:variant>
      <vt:variant>
        <vt:lpwstr>_Toc1828448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zisz_kurzusbeszamolo_sablon</dc:title>
  <dc:creator>Kovarek Dániel</dc:creator>
  <cp:lastModifiedBy>Meleg András</cp:lastModifiedBy>
  <cp:revision>76</cp:revision>
  <cp:lastPrinted>2021-06-13T20:07:00Z</cp:lastPrinted>
  <dcterms:created xsi:type="dcterms:W3CDTF">2021-04-21T20:41:00Z</dcterms:created>
  <dcterms:modified xsi:type="dcterms:W3CDTF">2021-06-13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MLZ7peno"/&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nique User Id_1">
    <vt:lpwstr>4a8a6273-652f-3b49-b232-249ed788bf3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